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6528C86E" w:rsidR="005D675A" w:rsidRDefault="00DE6DC4" w:rsidP="005D675A">
      <w:proofErr w:type="spellStart"/>
      <w:r>
        <w:t>G</w:t>
      </w:r>
      <w:r w:rsidR="00267FE9">
        <w:t>synth</w:t>
      </w:r>
      <w:proofErr w:type="spellEnd"/>
      <w:r w:rsidR="00267FE9">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025F8D7D"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 xml:space="preserve">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w:t>
      </w:r>
      <w:del w:id="0" w:author="Duniway, Michael C." w:date="2020-02-05T13:23:00Z">
        <w:r w:rsidDel="00930648">
          <w:delText xml:space="preserve">the </w:delText>
        </w:r>
      </w:del>
      <w:r>
        <w:t>assess landscape change with remote sensing data.</w:t>
      </w:r>
      <w:r>
        <w:rPr>
          <w:rFonts w:cs="Times New Roman"/>
        </w:rPr>
        <w:t xml:space="preserve"> </w:t>
      </w:r>
      <w:r w:rsidR="004F0E58">
        <w:rPr>
          <w:rFonts w:cs="Times New Roman"/>
        </w:rPr>
        <w:t>The basic data requirements for synthetic control include</w:t>
      </w:r>
      <w:ins w:id="1" w:author="Duniway, Michael C." w:date="2020-02-05T13:23:00Z">
        <w:r w:rsidR="00930648">
          <w:rPr>
            <w:rFonts w:cs="Times New Roman"/>
          </w:rPr>
          <w:t>:</w:t>
        </w:r>
      </w:ins>
      <w:r w:rsidR="004F0E58">
        <w:rPr>
          <w:rFonts w:cs="Times New Roman"/>
        </w:rPr>
        <w:t xml:space="preserve"> (1) a known set of treated and un-treated units, (2) a known date of treatment intervention, and (3) </w:t>
      </w:r>
      <w:del w:id="2" w:author="Duniway, Michael C." w:date="2020-02-05T13:24:00Z">
        <w:r w:rsidR="004F0E58" w:rsidDel="00930648">
          <w:rPr>
            <w:rFonts w:cs="Times New Roman"/>
          </w:rPr>
          <w:delText xml:space="preserve">a </w:delText>
        </w:r>
      </w:del>
      <w:r w:rsidR="004F0E58">
        <w:rPr>
          <w:rFonts w:cs="Times New Roman"/>
        </w:rPr>
        <w:t>timeseries</w:t>
      </w:r>
      <w:ins w:id="3" w:author="Duniway, Michael C." w:date="2020-02-05T13:24:00Z">
        <w:r w:rsidR="00930648">
          <w:rPr>
            <w:rFonts w:cs="Times New Roman"/>
          </w:rPr>
          <w:t xml:space="preserve"> response data that</w:t>
        </w:r>
      </w:ins>
      <w:r w:rsidR="004F0E58">
        <w:rPr>
          <w:rFonts w:cs="Times New Roman"/>
        </w:rPr>
        <w:t xml:space="preserve"> </w:t>
      </w:r>
      <w:del w:id="4" w:author="Duniway, Michael C." w:date="2020-02-05T13:24:00Z">
        <w:r w:rsidR="004F0E58" w:rsidDel="00930648">
          <w:rPr>
            <w:rFonts w:cs="Times New Roman"/>
          </w:rPr>
          <w:delText xml:space="preserve">including </w:delText>
        </w:r>
      </w:del>
      <w:ins w:id="5" w:author="Duniway, Michael C." w:date="2020-02-05T13:24:00Z">
        <w:r w:rsidR="00930648">
          <w:rPr>
            <w:rFonts w:cs="Times New Roman"/>
          </w:rPr>
          <w:t xml:space="preserve">includes </w:t>
        </w:r>
      </w:ins>
      <w:r w:rsidR="004F0E58">
        <w:rPr>
          <w:rFonts w:cs="Times New Roman"/>
        </w:rPr>
        <w:t>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 xml:space="preserve">Synthetic control generates predicted </w:t>
      </w:r>
      <w:ins w:id="6" w:author="Duniway, Michael C." w:date="2020-02-05T13:26:00Z">
        <w:r w:rsidR="00AC0EC9">
          <w:rPr>
            <w:rFonts w:cs="Times New Roman"/>
          </w:rPr>
          <w:t xml:space="preserve">an </w:t>
        </w:r>
      </w:ins>
      <w:r w:rsidR="00A23FD6">
        <w:rPr>
          <w:rFonts w:cs="Times New Roman"/>
        </w:rPr>
        <w:t>outcome</w:t>
      </w:r>
      <w:ins w:id="7" w:author="Duniway, Michael C." w:date="2020-02-05T13:26:00Z">
        <w:r w:rsidR="00AC0EC9">
          <w:rPr>
            <w:rFonts w:cs="Times New Roman"/>
          </w:rPr>
          <w:t xml:space="preserve">-response metric </w:t>
        </w:r>
      </w:ins>
      <w:del w:id="8" w:author="Duniway, Michael C." w:date="2020-02-05T13:26:00Z">
        <w:r w:rsidR="003F044A" w:rsidDel="00AC0EC9">
          <w:rPr>
            <w:rFonts w:cs="Times New Roman"/>
          </w:rPr>
          <w:delText>s</w:delText>
        </w:r>
        <w:r w:rsidR="00A23FD6" w:rsidDel="00AC0EC9">
          <w:rPr>
            <w:rFonts w:cs="Times New Roman"/>
          </w:rPr>
          <w:delText xml:space="preserve"> </w:delText>
        </w:r>
      </w:del>
      <w:r w:rsidR="00A23FD6">
        <w:rPr>
          <w:rFonts w:cs="Times New Roman"/>
        </w:rPr>
        <w:t xml:space="preserve">for treated units </w:t>
      </w:r>
      <w:del w:id="9" w:author="Duniway, Michael C." w:date="2020-02-05T13:26:00Z">
        <w:r w:rsidR="00A23FD6" w:rsidDel="00AC0EC9">
          <w:rPr>
            <w:rFonts w:cs="Times New Roman"/>
          </w:rPr>
          <w:delText>in the absence of treatment based</w:delText>
        </w:r>
      </w:del>
      <w:ins w:id="10" w:author="Duniway, Michael C." w:date="2020-02-05T13:26:00Z">
        <w:r w:rsidR="00AC0EC9">
          <w:rPr>
            <w:rFonts w:cs="Times New Roman"/>
          </w:rPr>
          <w:t>relative to a no-action alternative</w:t>
        </w:r>
      </w:ins>
      <w:ins w:id="11" w:author="Duniway, Michael C." w:date="2020-02-05T13:27:00Z">
        <w:r w:rsidR="00AC0EC9">
          <w:rPr>
            <w:rFonts w:cs="Times New Roman"/>
          </w:rPr>
          <w:t xml:space="preserve"> based</w:t>
        </w:r>
      </w:ins>
      <w:r w:rsidR="00A23FD6">
        <w:rPr>
          <w:rFonts w:cs="Times New Roman"/>
        </w:rPr>
        <w:t xml:space="preserve"> on prior relationships between treated and unexposed groups</w:t>
      </w:r>
      <w:ins w:id="12" w:author="Duniway, Michael C." w:date="2020-02-05T13:27:00Z">
        <w:r w:rsidR="00AC0EC9">
          <w:rPr>
            <w:rFonts w:cs="Times New Roman"/>
          </w:rPr>
          <w:t xml:space="preserve">—even in the absence of </w:t>
        </w:r>
      </w:ins>
      <w:ins w:id="13" w:author="Duniway, Michael C." w:date="2020-02-05T13:35:00Z">
        <w:r w:rsidR="00AB4798">
          <w:rPr>
            <w:rFonts w:cs="Times New Roman"/>
          </w:rPr>
          <w:t>priori</w:t>
        </w:r>
      </w:ins>
      <w:ins w:id="14" w:author="Duniway, Michael C." w:date="2020-02-05T13:34:00Z">
        <w:r w:rsidR="00AB4798">
          <w:rPr>
            <w:rFonts w:cs="Times New Roman"/>
          </w:rPr>
          <w:t xml:space="preserve"> </w:t>
        </w:r>
      </w:ins>
      <w:ins w:id="15" w:author="Duniway, Michael C." w:date="2020-02-05T13:27:00Z">
        <w:r w:rsidR="00AC0EC9">
          <w:rPr>
            <w:rFonts w:cs="Times New Roman"/>
          </w:rPr>
          <w:lastRenderedPageBreak/>
          <w:t>controls</w:t>
        </w:r>
      </w:ins>
      <w:r w:rsidR="00A23FD6">
        <w:rPr>
          <w:rFonts w:cs="Times New Roman"/>
        </w:rPr>
        <w:t xml:space="preserve">.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control can </w:t>
      </w:r>
      <w:del w:id="16" w:author="Duniway, Michael C." w:date="2020-02-05T13:28:00Z">
        <w:r w:rsidR="00A23FD6" w:rsidDel="00AC0EC9">
          <w:rPr>
            <w:rFonts w:cs="Times New Roman"/>
          </w:rPr>
          <w:delText xml:space="preserve">be used to </w:delText>
        </w:r>
      </w:del>
      <w:r w:rsidR="00A23FD6">
        <w:rPr>
          <w:rFonts w:cs="Times New Roman"/>
        </w:rPr>
        <w:t xml:space="preserve">intuitively infer treatment </w:t>
      </w:r>
      <w:del w:id="17" w:author="Duniway, Michael C." w:date="2020-02-05T13:28:00Z">
        <w:r w:rsidR="00A23FD6" w:rsidDel="00AC0EC9">
          <w:rPr>
            <w:rFonts w:cs="Times New Roman"/>
          </w:rPr>
          <w:delText>effects</w:delText>
        </w:r>
      </w:del>
      <w:ins w:id="18" w:author="Duniway, Michael C." w:date="2020-02-05T13:28:00Z">
        <w:r w:rsidR="00AC0EC9">
          <w:rPr>
            <w:rFonts w:cs="Times New Roman"/>
          </w:rPr>
          <w:t>effect sizes</w:t>
        </w:r>
      </w:ins>
      <w:r w:rsidR="00A23FD6">
        <w:rPr>
          <w:rFonts w:cs="Times New Roman"/>
        </w:rPr>
        <w:t xml:space="preserve"> from satellite data, </w:t>
      </w:r>
      <w:del w:id="19" w:author="Duniway, Michael C." w:date="2020-02-05T13:28:00Z">
        <w:r w:rsidR="00A23FD6" w:rsidDel="00AC0EC9">
          <w:rPr>
            <w:rFonts w:cs="Times New Roman"/>
          </w:rPr>
          <w:delText xml:space="preserve">particularly </w:delText>
        </w:r>
      </w:del>
      <w:ins w:id="20" w:author="Duniway, Michael C." w:date="2020-02-05T13:28:00Z">
        <w:r w:rsidR="00AC0EC9">
          <w:rPr>
            <w:rFonts w:cs="Times New Roman"/>
          </w:rPr>
          <w:t xml:space="preserve">even </w:t>
        </w:r>
      </w:ins>
      <w:r w:rsidR="00A23FD6">
        <w:rPr>
          <w:rFonts w:cs="Times New Roman"/>
        </w:rPr>
        <w:t xml:space="preserve">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w:t>
      </w:r>
      <w:ins w:id="21" w:author="Duniway, Michael C." w:date="2020-02-05T13:35:00Z">
        <w:r w:rsidR="00AB4798">
          <w:t>,</w:t>
        </w:r>
      </w:ins>
      <w:r w:rsidR="00F21A1F">
        <w:t xml:space="preserve">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36673553"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Oksanen 2001, Hurlbert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Hurlbert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w:t>
      </w:r>
      <w:r>
        <w:rPr>
          <w:rFonts w:cs="Times New Roman"/>
        </w:rPr>
        <w:lastRenderedPageBreak/>
        <w:t xml:space="preserve">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r w:rsidR="00B1558B">
        <w:rPr>
          <w:rFonts w:ascii="Calibri" w:hAnsi="Calibri" w:cs="Calibri"/>
        </w:rPr>
        <w:t xml:space="preserve">e.g. </w:t>
      </w:r>
      <w:r w:rsidR="00C362B5" w:rsidRPr="00C362B5">
        <w:rPr>
          <w:rFonts w:ascii="Calibri" w:hAnsi="Calibri" w:cs="Calibri"/>
        </w:rPr>
        <w:t>Karl et al. 2014, Bestelmeyer et al. 2019)</w:t>
      </w:r>
      <w:r w:rsidR="000C1EBD">
        <w:rPr>
          <w:rFonts w:cs="Times New Roman"/>
        </w:rPr>
        <w:fldChar w:fldCharType="end"/>
      </w:r>
      <w:r>
        <w:rPr>
          <w:rFonts w:cs="Times New Roman"/>
        </w:rPr>
        <w:t>, the logistical cost of such 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35425C93"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In these disciplines</w:t>
      </w:r>
      <w:ins w:id="22" w:author="Duniway, Michael C." w:date="2020-02-05T13:36:00Z">
        <w:r w:rsidR="00AB4798">
          <w:rPr>
            <w:rFonts w:cs="Times New Roman"/>
          </w:rPr>
          <w:t>,</w:t>
        </w:r>
      </w:ins>
      <w:r>
        <w:rPr>
          <w:rFonts w:cs="Times New Roman"/>
        </w:rPr>
        <w:t xml:space="preserve">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Ashenfelter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lastRenderedPageBreak/>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lastRenderedPageBreak/>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660B468C"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t>
      </w:r>
      <w:moveFromRangeStart w:id="23" w:author="Duniway, Michael C." w:date="2020-02-05T13:48:00Z" w:name="move31802953"/>
      <w:moveFrom w:id="24" w:author="Duniway, Michael C." w:date="2020-02-05T13:48:00Z">
        <w:r w:rsidR="00385D73" w:rsidDel="00911BE2">
          <w:t xml:space="preserve">We then </w:t>
        </w:r>
        <w:r w:rsidR="00D44480" w:rsidDel="00911BE2">
          <w:t>demonstrate the use of synthetic control</w:t>
        </w:r>
        <w:r w:rsidR="00F6355D" w:rsidDel="00911BE2">
          <w:t xml:space="preserve"> and other methods</w:t>
        </w:r>
        <w:r w:rsidR="00D44480" w:rsidDel="00911BE2">
          <w:t xml:space="preserve"> using a case study involving a brush-clearing treatment in Southeastern </w:t>
        </w:r>
        <w:r w:rsidR="00D44480" w:rsidDel="00911BE2">
          <w:lastRenderedPageBreak/>
          <w:t>Utah</w:t>
        </w:r>
        <w:r w:rsidR="007331D2" w:rsidDel="00911BE2">
          <w:t xml:space="preserve">. </w:t>
        </w:r>
      </w:moveFrom>
      <w:moveFromRangeEnd w:id="23"/>
      <w:r w:rsidR="00F6355D">
        <w:t xml:space="preserve">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available. </w:t>
      </w:r>
      <w:r w:rsidR="00F6355D">
        <w:t xml:space="preserve"> </w:t>
      </w:r>
      <w:moveToRangeStart w:id="25" w:author="Duniway, Michael C." w:date="2020-02-05T13:48:00Z" w:name="move31802953"/>
      <w:moveTo w:id="26" w:author="Duniway, Michael C." w:date="2020-02-05T13:48:00Z">
        <w:r w:rsidR="00911BE2">
          <w:t>We then demonstrate the use of synthetic control and other methods using a case study involving a brush-clearing treatment in Southeastern Utah.</w:t>
        </w:r>
      </w:moveTo>
      <w:moveToRangeEnd w:id="25"/>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50B3905" w14:textId="121F3C9B" w:rsidR="00A03118" w:rsidRDefault="00DC3AB2" w:rsidP="005D675A">
      <w:pPr>
        <w:spacing w:line="480" w:lineRule="auto"/>
      </w:pPr>
      <w:r>
        <w:t xml:space="preserve">We examined three approaches for estimating landscape-scale treatment effects 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del w:id="27" w:author="Duniway, Michael C." w:date="2020-02-05T13:51:00Z">
        <w:r w:rsidR="00585908" w:rsidDel="00911BE2">
          <w:delText>model, and</w:delText>
        </w:r>
      </w:del>
      <w:ins w:id="28" w:author="Duniway, Michael C." w:date="2020-02-05T13:51:00Z">
        <w:r w:rsidR="00911BE2">
          <w:t>model and</w:t>
        </w:r>
      </w:ins>
      <w:r w:rsidR="00585908">
        <w:t xml:space="preserve"> is estimated via cross-validation. The model in </w:t>
      </w:r>
      <w:proofErr w:type="spellStart"/>
      <w:r w:rsidR="00585908">
        <w:t>CausalImpact</w:t>
      </w:r>
      <w:proofErr w:type="spellEnd"/>
      <w:r w:rsidR="00585908">
        <w:t xml:space="preserve"> uses a state-space or hidden Markov chain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w:t>
      </w:r>
      <w:r w:rsidR="00A95C16">
        <w:lastRenderedPageBreak/>
        <w:t>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Brodersen et al. 2015)</w:t>
      </w:r>
      <w:r w:rsidR="00A95C16">
        <w:fldChar w:fldCharType="end"/>
      </w:r>
      <w:r w:rsidR="00A95C16">
        <w:t xml:space="preserve">.   </w:t>
      </w:r>
      <w:r w:rsidR="00727B89">
        <w:t xml:space="preserve"> </w:t>
      </w:r>
    </w:p>
    <w:p w14:paraId="466FB731" w14:textId="4066E8B9" w:rsidR="00BF276D" w:rsidRDefault="00C969F2" w:rsidP="005D675A">
      <w:pPr>
        <w:spacing w:line="480" w:lineRule="auto"/>
      </w:pPr>
      <w:r>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commentRangeStart w:id="29"/>
      <w:commentRangeStart w:id="30"/>
      <w:r w:rsidR="002E5DF6">
        <w:t>values</w:t>
      </w:r>
      <w:commentRangeEnd w:id="29"/>
      <w:r w:rsidR="00F83090">
        <w:rPr>
          <w:rStyle w:val="CommentReference"/>
          <w:rFonts w:ascii="Times New Roman" w:hAnsi="Times New Roman"/>
        </w:rPr>
        <w:commentReference w:id="29"/>
      </w:r>
      <w:commentRangeEnd w:id="30"/>
      <w:r w:rsidR="00E9110C">
        <w:rPr>
          <w:rStyle w:val="CommentReference"/>
          <w:rFonts w:ascii="Times New Roman" w:hAnsi="Times New Roman"/>
        </w:rPr>
        <w:commentReference w:id="30"/>
      </w:r>
      <w:r w:rsidR="002E5DF6">
        <w:t xml:space="preserve"> for all functions,</w:t>
      </w:r>
      <w:r w:rsidR="00E9110C">
        <w:t xml:space="preserve"> and simulations and analyses were</w:t>
      </w:r>
      <w:r w:rsidR="002E5DF6">
        <w:t xml:space="preserve">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40C7729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2) a growing-season climate anomaly</w:t>
      </w:r>
      <w:r w:rsidR="00E64086">
        <w:t xml:space="preserve"> resulting in increased or decreased production (Fig. </w:t>
      </w:r>
      <w:r w:rsidR="00493C57">
        <w:t>1</w:t>
      </w:r>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r w:rsidR="00493C57">
        <w:t>1</w:t>
      </w:r>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xml:space="preserve">, with the magnitude drawn from a Gaussian </w:t>
      </w:r>
      <w:r w:rsidR="00C854C7">
        <w:lastRenderedPageBreak/>
        <w:t>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lastRenderedPageBreak/>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w:t>
      </w:r>
      <w:hyperlink r:id="rId9" w:history="1">
        <w:r w:rsidR="00671F1E">
          <w:rPr>
            <w:rStyle w:val="Hyperlink"/>
          </w:rPr>
          <w:t>https://github.com/fickse/ssim</w:t>
        </w:r>
      </w:hyperlink>
      <w:r w:rsidR="0031262D">
        <w:t xml:space="preserve">.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3021E96B"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w:t>
      </w:r>
      <w:r w:rsidR="004D5D8C">
        <w:t xml:space="preserve">zones </w:t>
      </w:r>
      <w:r>
        <w:t xml:space="preserve">(fig </w:t>
      </w:r>
      <w:r w:rsidR="00493C57">
        <w:t>5</w:t>
      </w:r>
      <w:r>
        <w:t>):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r w:rsidR="004D5D8C">
        <w:t>https://</w:t>
      </w:r>
      <w:r w:rsidR="00B41B84">
        <w:t>wri.utah.gov</w:t>
      </w:r>
      <w:r w:rsidR="004D5D8C">
        <w:t>/wri/</w:t>
      </w:r>
      <w:r w:rsidR="00B41B84">
        <w:t>).</w:t>
      </w:r>
    </w:p>
    <w:p w14:paraId="227F51E3" w14:textId="544A1B94" w:rsidR="00CE0EDE" w:rsidRDefault="008662D6" w:rsidP="005D675A">
      <w:pPr>
        <w:spacing w:line="480" w:lineRule="auto"/>
      </w:pPr>
      <w:r>
        <w:lastRenderedPageBreak/>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Marsett et al. 2006)</w:t>
      </w:r>
      <w:r w:rsidR="00B7456B" w:rsidRPr="0047156F">
        <w:fldChar w:fldCharType="end"/>
      </w:r>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10425AEA"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Briefly, within a search radius of 3 km surrounding the perimeter of the treated area</w:t>
      </w:r>
      <w:r w:rsidR="007F70E9">
        <w:t xml:space="preserve">, </w:t>
      </w:r>
      <w:r w:rsidR="009F72A1">
        <w:t>we first performed a ‘masking’ operation, removing from consideration any pixels known to be part of another treatment</w:t>
      </w:r>
      <w:r w:rsidR="004D5D8C">
        <w:t xml:space="preserve"> or within 90 m of the focal treatment boundary, </w:t>
      </w:r>
      <w:r w:rsidR="009F72A1">
        <w:t xml:space="preserve">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commentRangeStart w:id="31"/>
      <w:commentRangeStart w:id="32"/>
      <w:r w:rsidR="009F72A1">
        <w:t xml:space="preserve">and </w:t>
      </w:r>
      <w:del w:id="33" w:author="Duniway, Michael C." w:date="2020-02-05T14:39:00Z">
        <w:r w:rsidR="009F72A1" w:rsidDel="008832FA">
          <w:delText xml:space="preserve">fine sand fraction </w:delText>
        </w:r>
        <w:commentRangeStart w:id="34"/>
        <w:r w:rsidR="009F72A1" w:rsidDel="008832FA">
          <w:delText>soil texture</w:delText>
        </w:r>
        <w:r w:rsidR="00604C1F" w:rsidDel="008832FA">
          <w:delText xml:space="preserve"> class</w:delText>
        </w:r>
      </w:del>
      <w:ins w:id="35" w:author="Duniway, Michael C." w:date="2020-02-05T14:39:00Z">
        <w:r w:rsidR="008832FA">
          <w:t xml:space="preserve">particle size in </w:t>
        </w:r>
      </w:ins>
      <w:ins w:id="36" w:author="Duniway, Michael C." w:date="2020-02-05T14:40:00Z">
        <w:r w:rsidR="008832FA">
          <w:t xml:space="preserve">the control section classification (Soil Survey Staff, </w:t>
        </w:r>
      </w:ins>
      <w:ins w:id="37" w:author="Duniway, Michael C." w:date="2020-02-05T14:41:00Z">
        <w:r w:rsidR="008832FA">
          <w:t>2010</w:t>
        </w:r>
      </w:ins>
      <w:ins w:id="38" w:author="Duniway, Michael C." w:date="2020-02-05T14:40:00Z">
        <w:r w:rsidR="008832FA">
          <w:t>)</w:t>
        </w:r>
      </w:ins>
      <w:r w:rsidR="009F72A1">
        <w:t xml:space="preserve"> </w:t>
      </w:r>
      <w:commentRangeEnd w:id="34"/>
      <w:r w:rsidR="00875593">
        <w:rPr>
          <w:rStyle w:val="CommentReference"/>
          <w:rFonts w:ascii="Times New Roman" w:hAnsi="Times New Roman"/>
        </w:rPr>
        <w:commentReference w:id="34"/>
      </w:r>
      <w:commentRangeEnd w:id="31"/>
      <w:r w:rsidR="00011D54">
        <w:rPr>
          <w:rStyle w:val="CommentReference"/>
          <w:rFonts w:ascii="Times New Roman" w:hAnsi="Times New Roman"/>
        </w:rPr>
        <w:commentReference w:id="31"/>
      </w:r>
      <w:commentRangeEnd w:id="32"/>
      <w:r w:rsidR="008832FA">
        <w:rPr>
          <w:rStyle w:val="CommentReference"/>
          <w:rFonts w:ascii="Times New Roman" w:hAnsi="Times New Roman"/>
        </w:rPr>
        <w:commentReference w:id="32"/>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6863C0">
        <w:rPr>
          <w:rFonts w:ascii="Calibri" w:hAnsi="Calibri" w:cs="Calibri"/>
          <w:color w:val="000000"/>
          <w:shd w:val="clear" w:color="auto" w:fill="FFFFFF"/>
        </w:rPr>
        <w:t>Restricting candidate reference locations by salinity and soil textur</w:t>
      </w:r>
      <w:del w:id="39" w:author="Duniway, Michael C." w:date="2020-02-05T14:40:00Z">
        <w:r w:rsidR="006863C0" w:rsidDel="008832FA">
          <w:rPr>
            <w:rFonts w:ascii="Calibri" w:hAnsi="Calibri" w:cs="Calibri"/>
            <w:color w:val="000000"/>
            <w:shd w:val="clear" w:color="auto" w:fill="FFFFFF"/>
          </w:rPr>
          <w:delText>e</w:delText>
        </w:r>
      </w:del>
      <w:ins w:id="40" w:author="Duniway, Michael C." w:date="2020-02-05T14:40:00Z">
        <w:r w:rsidR="008832FA">
          <w:rPr>
            <w:rFonts w:ascii="Calibri" w:hAnsi="Calibri" w:cs="Calibri"/>
            <w:color w:val="000000"/>
            <w:shd w:val="clear" w:color="auto" w:fill="FFFFFF"/>
          </w:rPr>
          <w:t>al class</w:t>
        </w:r>
      </w:ins>
      <w:r w:rsidR="006863C0">
        <w:rPr>
          <w:rFonts w:ascii="Calibri" w:hAnsi="Calibri" w:cs="Calibri"/>
          <w:color w:val="000000"/>
          <w:shd w:val="clear" w:color="auto" w:fill="FFFFFF"/>
        </w:rPr>
        <w:t xml:space="preserve"> was found to be an important step in this process, given the outsized role these variables play in determining ecological potential in these arid contexts (Nauman and Duniway 2016). </w:t>
      </w:r>
      <w:r w:rsidR="007F70E9">
        <w:t>From this subset, we selected the 100 most</w:t>
      </w:r>
      <w:r w:rsidR="00604C1F">
        <w:t>-</w:t>
      </w:r>
      <w:r w:rsidR="007F70E9">
        <w:t xml:space="preserve">similar pixels in the </w:t>
      </w:r>
      <w:r w:rsidR="006746AA">
        <w:lastRenderedPageBreak/>
        <w:t xml:space="preserve">pool of </w:t>
      </w:r>
      <w:r w:rsidR="007F70E9">
        <w:t xml:space="preserve">control </w:t>
      </w:r>
      <w:r w:rsidR="006746AA">
        <w:t>pixels</w:t>
      </w:r>
      <w:r w:rsidR="007F70E9">
        <w:t>, using</w:t>
      </w:r>
      <w:r w:rsidR="009F72A1">
        <w:t xml:space="preserve"> Gower</w:t>
      </w:r>
      <w:r w:rsidR="006746AA">
        <w:t>’s</w:t>
      </w:r>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commentRangeStart w:id="41"/>
      <w:r w:rsidR="007F70E9">
        <w:t>based on</w:t>
      </w:r>
      <w:r w:rsidR="009F72A1">
        <w:t xml:space="preserve"> a suite of topo</w:t>
      </w:r>
      <w:r w:rsidR="007F70E9">
        <w:t>-edaphic</w:t>
      </w:r>
      <w:r w:rsidR="009F72A1">
        <w:t xml:space="preserve"> variables </w:t>
      </w:r>
      <w:commentRangeEnd w:id="41"/>
      <w:r w:rsidR="006746AA">
        <w:rPr>
          <w:rStyle w:val="CommentReference"/>
          <w:rFonts w:ascii="Times New Roman" w:hAnsi="Times New Roman"/>
        </w:rPr>
        <w:commentReference w:id="41"/>
      </w:r>
      <w:r w:rsidR="00493C57">
        <w:t>(Table A1</w:t>
      </w:r>
      <w:r w:rsidR="009F72A1">
        <w:t>).</w:t>
      </w:r>
      <w:r w:rsidR="007F70E9">
        <w:t xml:space="preserve"> We estimated treatment effects using the same methods outlined in the simulation model exercise, for each pixel</w:t>
      </w:r>
      <w:r w:rsidR="00834C8A">
        <w:t xml:space="preserve">, </w:t>
      </w:r>
      <w:r w:rsidR="00D91B54">
        <w:t>considering all observations after</w:t>
      </w:r>
      <w:r w:rsidR="00834C8A">
        <w:t xml:space="preserve"> June 1, 2009</w:t>
      </w:r>
      <w:r w:rsidR="00D91B54">
        <w:t xml:space="preserve"> as post-treatment. </w:t>
      </w:r>
      <w:r w:rsidR="007F70E9">
        <w:t xml:space="preserve"> </w:t>
      </w:r>
      <w:r w:rsidR="009F72A1">
        <w:t xml:space="preserve"> </w:t>
      </w:r>
    </w:p>
    <w:p w14:paraId="402F5941" w14:textId="6B4DBF4E" w:rsidR="003715AA" w:rsidRDefault="00834C8A" w:rsidP="00834C8A">
      <w:pPr>
        <w:pStyle w:val="Heading1"/>
      </w:pPr>
      <w:r>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lastRenderedPageBreak/>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323AA273"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commentRangeStart w:id="42"/>
      <w:r w:rsidR="00E004AE">
        <w:t xml:space="preserve">). P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not sufficiently account for greater uncertainty in cases where the control populations were perfectly mismatched to treatment (Fig </w:t>
      </w:r>
      <w:r w:rsidR="00493C57">
        <w:t>4</w:t>
      </w:r>
      <w:r w:rsidR="00E004AE">
        <w:t xml:space="preserve"> bottom row), likely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commentRangeEnd w:id="42"/>
      <w:r w:rsidR="006B0AE0">
        <w:rPr>
          <w:rStyle w:val="CommentReference"/>
          <w:rFonts w:ascii="Times New Roman" w:hAnsi="Times New Roman"/>
        </w:rPr>
        <w:commentReference w:id="42"/>
      </w:r>
    </w:p>
    <w:p w14:paraId="1B67923E" w14:textId="06D65DF2" w:rsidR="00523B89" w:rsidRPr="00523B89" w:rsidRDefault="006A7551" w:rsidP="00A8289F">
      <w:pPr>
        <w:pStyle w:val="Heading2"/>
      </w:pPr>
      <w:r>
        <w:t>Case Study</w:t>
      </w:r>
    </w:p>
    <w:p w14:paraId="40A2AF16" w14:textId="2777026B"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r w:rsidR="00493C57">
        <w:t>6</w:t>
      </w:r>
      <w:r w:rsidR="00591F9B">
        <w:t>)</w:t>
      </w:r>
      <w:r w:rsidR="00850011">
        <w:t xml:space="preserve">, </w:t>
      </w:r>
      <w:r w:rsidR="00720796">
        <w:t xml:space="preserve">all of which </w:t>
      </w:r>
      <w:r w:rsidR="00850011">
        <w:t>providing greater discrimination among treatment types than BFAST</w:t>
      </w:r>
      <w:r w:rsidR="00591F9B">
        <w:t xml:space="preserve">. The pixel-level estimates were heterogeneous within treatment areas (Fig </w:t>
      </w:r>
      <w:r w:rsidR="00493C57">
        <w:t>5</w:t>
      </w:r>
      <w:r w:rsidR="00591F9B">
        <w:t xml:space="preserve">, panel D; Fig. </w:t>
      </w:r>
      <w:r w:rsidR="00493C57">
        <w:t>6</w:t>
      </w:r>
      <w:r w:rsidR="00591F9B">
        <w:t xml:space="preserve">), with some pixels having greater treatment effects than others. This can be visualized in certain regions of the mastication treatment (Fig </w:t>
      </w:r>
      <w:r w:rsidR="00493C57">
        <w:t>5</w:t>
      </w:r>
      <w:r w:rsidR="00591F9B">
        <w:t xml:space="preserve"> panel D), where small stands of brush were left intact or in peripheral rocky areas with little</w:t>
      </w:r>
      <w:r w:rsidR="001F56B2">
        <w:t xml:space="preserve"> brush to begin with. </w:t>
      </w:r>
    </w:p>
    <w:p w14:paraId="7BD35AF1" w14:textId="14D7C6E5" w:rsidR="00757205" w:rsidRDefault="001F56B2" w:rsidP="005D675A">
      <w:pPr>
        <w:spacing w:line="480" w:lineRule="auto"/>
      </w:pPr>
      <w:r>
        <w:lastRenderedPageBreak/>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r w:rsidR="00493C57">
        <w:t>6</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2482D473" w:rsidR="00912C0C" w:rsidRDefault="005B4814" w:rsidP="005D675A">
      <w:pPr>
        <w:spacing w:line="480" w:lineRule="auto"/>
      </w:pPr>
      <w:r>
        <w:t>On a basic level, o</w:t>
      </w:r>
      <w:r w:rsidR="009A1F57">
        <w:t xml:space="preserve">ur study highlights the </w:t>
      </w:r>
      <w:r w:rsidR="005C64AC">
        <w:t>value</w:t>
      </w:r>
      <w:r w:rsidR="009A1F57">
        <w:t xml:space="preserve"> of using </w:t>
      </w:r>
      <w:commentRangeStart w:id="43"/>
      <w:r w:rsidR="00461E2A">
        <w:t xml:space="preserve">synthetic </w:t>
      </w:r>
      <w:commentRangeEnd w:id="43"/>
      <w:r w:rsidR="006B0AE0">
        <w:rPr>
          <w:rStyle w:val="CommentReference"/>
          <w:rFonts w:ascii="Times New Roman" w:hAnsi="Times New Roman"/>
        </w:rPr>
        <w:commentReference w:id="43"/>
      </w:r>
      <w:r w:rsidR="00461E2A">
        <w:t>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180932">
        <w:t xml:space="preserve">the </w:t>
      </w:r>
      <w:proofErr w:type="spellStart"/>
      <w:r w:rsidR="00BE2DB1">
        <w:t>CausalImpact</w:t>
      </w:r>
      <w:proofErr w:type="spellEnd"/>
      <w:r w:rsidR="00BE2DB1">
        <w:t xml:space="preserve"> method</w:t>
      </w:r>
      <w:r w:rsidR="00857FBB">
        <w:t xml:space="preserve"> helped discriminate </w:t>
      </w:r>
      <w:r w:rsidR="00BE2DB1">
        <w:t xml:space="preserve">slight variations in </w:t>
      </w:r>
      <w:r w:rsidR="00857FBB">
        <w:t>treatment effects</w:t>
      </w:r>
      <w:del w:id="44" w:author="Duniway, Michael C" w:date="2020-02-05T21:19:00Z">
        <w:r w:rsidR="00857FBB" w:rsidDel="006B0AE0">
          <w:delText xml:space="preserve"> </w:delText>
        </w:r>
        <w:r w:rsidR="00BE2DB1" w:rsidDel="006B0AE0">
          <w:delText>associated with ground-based measured</w:delText>
        </w:r>
      </w:del>
      <w:r w:rsidR="00BE2DB1">
        <w:t xml:space="preserve">, </w:t>
      </w:r>
      <w:r w:rsidR="00857FBB">
        <w:t xml:space="preserve">compared to </w:t>
      </w:r>
      <w:r w:rsidR="00BE2DB1">
        <w:t>other methods,</w:t>
      </w:r>
      <w:r w:rsidR="00857FBB">
        <w:t xml:space="preserve"> suggesting that at least some </w:t>
      </w:r>
      <w:r w:rsidR="00857FBB">
        <w:lastRenderedPageBreak/>
        <w:t xml:space="preserve">confounding noise was removed (Fig </w:t>
      </w:r>
      <w:r w:rsidR="00493C57">
        <w:t>6</w:t>
      </w:r>
      <w:r w:rsidR="00857FBB">
        <w:t xml:space="preserve">). </w:t>
      </w:r>
      <w:r w:rsidR="00394669">
        <w:t xml:space="preserve">Patterns among treatments </w:t>
      </w:r>
      <w:proofErr w:type="gramStart"/>
      <w:r w:rsidR="00394669">
        <w:t>in particular become</w:t>
      </w:r>
      <w:proofErr w:type="gramEnd"/>
      <w:r w:rsidR="00394669">
        <w:t xml:space="preserve"> more apparent when visualizing cumulative values (Fig. </w:t>
      </w:r>
      <w:r w:rsidR="00493C57">
        <w:t>7</w:t>
      </w:r>
      <w:r w:rsidR="00394669">
        <w:t>).</w:t>
      </w:r>
      <w:r w:rsidR="001F7BBA">
        <w:t xml:space="preserve"> </w:t>
      </w:r>
    </w:p>
    <w:p w14:paraId="19BDB535" w14:textId="72782721" w:rsidR="002E633A" w:rsidRDefault="002E633A" w:rsidP="002E633A">
      <w:pPr>
        <w:pStyle w:val="Heading3"/>
      </w:pPr>
      <w:r>
        <w:t>Matching is Important</w:t>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likely in part because it explicitly includes a seasonality 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Duniway 2016).</w:t>
      </w:r>
    </w:p>
    <w:p w14:paraId="48143025" w14:textId="15131789" w:rsidR="002E633A" w:rsidRDefault="002E633A" w:rsidP="002E633A">
      <w:pPr>
        <w:pStyle w:val="Heading3"/>
      </w:pPr>
      <w:r>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lastRenderedPageBreak/>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3B5F5D23"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model</w:t>
      </w:r>
      <w:del w:id="45" w:author="Duniway, Michael C" w:date="2020-02-05T21:23:00Z">
        <w:r w:rsidR="00586D12" w:rsidDel="008E0CDC">
          <w:delText>,</w:delText>
        </w:r>
      </w:del>
      <w:r w:rsidR="00586D12">
        <w:t xml:space="preserve"> and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50% of 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 xml:space="preserve">within-treatment </w:t>
      </w:r>
      <w:r w:rsidR="00BD7AC6">
        <w:lastRenderedPageBreak/>
        <w:t>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Rather, this variation may be used to extend insight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w:t>
      </w:r>
      <w:r w:rsidR="00493C57">
        <w:t>5</w:t>
      </w:r>
      <w:r w:rsidR="00BD7AC6">
        <w:t xml:space="preserve">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6F8F475A"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The frequent need for th</w:t>
      </w:r>
      <w:r w:rsidR="007976AF">
        <w:t>e</w:t>
      </w:r>
      <w:r w:rsidR="00FA47E2">
        <w:t>s</w:t>
      </w:r>
      <w:r w:rsidR="007976AF">
        <w:t>e</w:t>
      </w:r>
      <w:r w:rsidR="00FA47E2">
        <w:t xml:space="preserve"> 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Salley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r w:rsidR="007A29F2" w:rsidRPr="007A29F2">
        <w:rPr>
          <w:rFonts w:ascii="Calibri" w:hAnsi="Calibri" w:cs="Calibri"/>
        </w:rPr>
        <w:t>Duniway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 S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r w:rsidR="007A29F2" w:rsidRPr="007A29F2">
        <w:rPr>
          <w:rFonts w:ascii="Calibri" w:hAnsi="Calibri" w:cs="Calibri"/>
        </w:rPr>
        <w:t>Bestelmeyer et al. 2004</w:t>
      </w:r>
      <w:r w:rsidR="007A29F2">
        <w:fldChar w:fldCharType="end"/>
      </w:r>
      <w:r w:rsidR="00FA47E2">
        <w:t xml:space="preserve">). Our approach in this study essentially systematizes this search for suitable comparison sites by integrating information both about ecological potential (Soils and topography) and </w:t>
      </w:r>
      <w:ins w:id="46" w:author="Duniway, Michael C" w:date="2020-02-05T21:27:00Z">
        <w:r w:rsidR="008E0CDC">
          <w:t xml:space="preserve">ecological </w:t>
        </w:r>
      </w:ins>
      <w:r w:rsidR="00FA47E2">
        <w:t xml:space="preserve">state (remotely-sensed timeseries of vegetation). </w:t>
      </w:r>
      <w:r w:rsidR="000406F5">
        <w:t>Thus, this</w:t>
      </w:r>
      <w:r w:rsidR="007976AF">
        <w:t xml:space="preserve"> approach may</w:t>
      </w:r>
      <w:r w:rsidR="000406F5">
        <w:t xml:space="preserve"> </w:t>
      </w:r>
      <w:proofErr w:type="gramStart"/>
      <w:r w:rsidR="000406F5">
        <w:t>be seen as</w:t>
      </w:r>
      <w:proofErr w:type="gramEnd"/>
      <w:r w:rsidR="000406F5">
        <w:t xml:space="preserve"> a </w:t>
      </w:r>
      <w:r w:rsidR="000406F5">
        <w:lastRenderedPageBreak/>
        <w:t xml:space="preserve">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r w:rsidR="00E9110C" w:rsidRPr="00E9110C">
        <w:rPr>
          <w:rFonts w:ascii="Calibri" w:hAnsi="Calibri" w:cs="Calibri"/>
        </w:rPr>
        <w:t>Steinemann 2001</w:t>
      </w:r>
      <w:r w:rsidR="00E9110C">
        <w:fldChar w:fldCharType="end"/>
      </w:r>
      <w:r w:rsidR="00D16DF5">
        <w:t xml:space="preserve">). </w:t>
      </w:r>
      <w:r w:rsidR="001B704C">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77777777" w:rsidR="00CB0527" w:rsidRDefault="00CB0527">
      <w:r>
        <w:br w:type="page"/>
      </w:r>
    </w:p>
    <w:p w14:paraId="4C3650CC" w14:textId="77777777" w:rsidR="00CB0527" w:rsidRDefault="00CB0527" w:rsidP="00CB0527">
      <w:pPr>
        <w:pStyle w:val="Heading1"/>
      </w:pPr>
      <w:r>
        <w:lastRenderedPageBreak/>
        <w:t>References</w:t>
      </w:r>
    </w:p>
    <w:p w14:paraId="1D4B0A9D" w14:textId="77777777" w:rsidR="00E9110C" w:rsidRPr="00E9110C" w:rsidRDefault="00CB0527" w:rsidP="00E9110C">
      <w:pPr>
        <w:pStyle w:val="Bibliography"/>
        <w:rPr>
          <w:rFonts w:ascii="Calibri" w:hAnsi="Calibri" w:cs="Calibri"/>
        </w:rPr>
      </w:pPr>
      <w:r>
        <w:fldChar w:fldCharType="begin"/>
      </w:r>
      <w:r w:rsidR="007A29F2">
        <w:instrText xml:space="preserve"> ADDIN ZOTERO_BIBL {"custom":[]} CSL_BIBLIOGRAPHY </w:instrText>
      </w:r>
      <w:r>
        <w:fldChar w:fldCharType="separate"/>
      </w:r>
      <w:r w:rsidR="00E9110C" w:rsidRPr="00E9110C">
        <w:rPr>
          <w:rFonts w:ascii="Calibri" w:hAnsi="Calibri" w:cs="Calibri"/>
        </w:rPr>
        <w:t>Abadie, A. 2005. Semiparametric difference-in-differences estimators. The Review of Economic Studies 72:1–19.</w:t>
      </w:r>
    </w:p>
    <w:p w14:paraId="62E2F144" w14:textId="77777777" w:rsidR="00E9110C" w:rsidRPr="00E9110C" w:rsidRDefault="00E9110C" w:rsidP="00E9110C">
      <w:pPr>
        <w:pStyle w:val="Bibliography"/>
        <w:rPr>
          <w:rFonts w:ascii="Calibri" w:hAnsi="Calibri" w:cs="Calibri"/>
        </w:rPr>
      </w:pPr>
      <w:r w:rsidRPr="00E9110C">
        <w:rPr>
          <w:rFonts w:ascii="Calibri" w:hAnsi="Calibri" w:cs="Calibri"/>
        </w:rPr>
        <w:t>Abadie, A., A. Diamond, and J. Hainmueller. 2010. Synthetic control methods for comparative case studies: Estimating the effect of California’s tobacco control program. Journal of the American statistical Association 105:493–505.</w:t>
      </w:r>
    </w:p>
    <w:p w14:paraId="374E9B70" w14:textId="77777777" w:rsidR="00E9110C" w:rsidRPr="00E9110C" w:rsidRDefault="00E9110C" w:rsidP="00E9110C">
      <w:pPr>
        <w:pStyle w:val="Bibliography"/>
        <w:rPr>
          <w:rFonts w:ascii="Calibri" w:hAnsi="Calibri" w:cs="Calibri"/>
        </w:rPr>
      </w:pPr>
      <w:r w:rsidRPr="00E9110C">
        <w:rPr>
          <w:rFonts w:ascii="Calibri" w:hAnsi="Calibri" w:cs="Calibri"/>
        </w:rPr>
        <w:t>Abadie, A., A. Diamond, and J. Hainmueller. 2015. Comparative politics and the synthetic control method. American Journal of Political Science 59:495–510.</w:t>
      </w:r>
    </w:p>
    <w:p w14:paraId="5DADFA71" w14:textId="77777777" w:rsidR="00E9110C" w:rsidRPr="00E9110C" w:rsidRDefault="00E9110C" w:rsidP="00E9110C">
      <w:pPr>
        <w:pStyle w:val="Bibliography"/>
        <w:rPr>
          <w:rFonts w:ascii="Calibri" w:hAnsi="Calibri" w:cs="Calibri"/>
        </w:rPr>
      </w:pPr>
      <w:r w:rsidRPr="00E9110C">
        <w:rPr>
          <w:rFonts w:ascii="Calibri" w:hAnsi="Calibri" w:cs="Calibri"/>
        </w:rPr>
        <w:t>Archer, S., K. W. Davies, T. E. Fulbright, K. C. McDaniel, B. P. Wilcox, K. Predick, and D. Briske. 2011. Brush management as a rangeland conservation strategy: a critical evaluation. Conservation benefits of rangeland practices: assessment, recommendations, and knowledge gaps’.(Ed. DD Briske) pp:105–170.</w:t>
      </w:r>
    </w:p>
    <w:p w14:paraId="766DAA52" w14:textId="77777777" w:rsidR="00E9110C" w:rsidRPr="00E9110C" w:rsidRDefault="00E9110C" w:rsidP="00E9110C">
      <w:pPr>
        <w:pStyle w:val="Bibliography"/>
        <w:rPr>
          <w:rFonts w:ascii="Calibri" w:hAnsi="Calibri" w:cs="Calibri"/>
        </w:rPr>
      </w:pPr>
      <w:r w:rsidRPr="00E9110C">
        <w:rPr>
          <w:rFonts w:ascii="Calibri" w:hAnsi="Calibri" w:cs="Calibri"/>
        </w:rPr>
        <w:t>Ashenfelter, O. C., and D. Card. 1985. Using the longitudinal structure of earnings to estimate the effect of training programs. Review of Economics and Statistics 67:648–660.</w:t>
      </w:r>
    </w:p>
    <w:p w14:paraId="682C13DB" w14:textId="77777777" w:rsidR="00E9110C" w:rsidRPr="00E9110C" w:rsidRDefault="00E9110C" w:rsidP="00E9110C">
      <w:pPr>
        <w:pStyle w:val="Bibliography"/>
        <w:rPr>
          <w:rFonts w:ascii="Calibri" w:hAnsi="Calibri" w:cs="Calibri"/>
        </w:rPr>
      </w:pPr>
      <w:r w:rsidRPr="00E9110C">
        <w:rPr>
          <w:rFonts w:ascii="Calibri" w:hAnsi="Calibri" w:cs="Calibri"/>
        </w:rPr>
        <w:t>Bai, J. 2009. Panel data models with interactive fixed effects. Econometrica 77:1229–1279.</w:t>
      </w:r>
    </w:p>
    <w:p w14:paraId="7E02B35D" w14:textId="77777777" w:rsidR="00E9110C" w:rsidRPr="00E9110C" w:rsidRDefault="00E9110C" w:rsidP="00E9110C">
      <w:pPr>
        <w:pStyle w:val="Bibliography"/>
        <w:rPr>
          <w:rFonts w:ascii="Calibri" w:hAnsi="Calibri" w:cs="Calibri"/>
        </w:rPr>
      </w:pPr>
      <w:r w:rsidRPr="00E9110C">
        <w:rPr>
          <w:rFonts w:ascii="Calibri" w:hAnsi="Calibri" w:cs="Calibri"/>
        </w:rPr>
        <w:t>Bestelmeyer, B. T., L. M. Burkett, L. Lister, J. R. Brown, and R. L. Schooley. 2019. Collaborative Approaches to Strengthen the Role of Science in Rangeland Conservation. Rangelands 41:218–226.</w:t>
      </w:r>
    </w:p>
    <w:p w14:paraId="48A7EBD3" w14:textId="77777777" w:rsidR="00E9110C" w:rsidRPr="00E9110C" w:rsidRDefault="00E9110C" w:rsidP="00E9110C">
      <w:pPr>
        <w:pStyle w:val="Bibliography"/>
        <w:rPr>
          <w:rFonts w:ascii="Calibri" w:hAnsi="Calibri" w:cs="Calibri"/>
        </w:rPr>
      </w:pPr>
      <w:r w:rsidRPr="00E9110C">
        <w:rPr>
          <w:rFonts w:ascii="Calibri" w:hAnsi="Calibri" w:cs="Calibri"/>
        </w:rPr>
        <w:t>Bestelmeyer, B. T., J. E. Herrick, J. R. Brown, D. A. Trujillo, and K. M. Havstad. 2004. Land Management in the American Southwest: A State-and-Transition Approach to Ecosystem Complexity. Environmental Management 34:38–51.</w:t>
      </w:r>
    </w:p>
    <w:p w14:paraId="6D0ECD00" w14:textId="77777777" w:rsidR="00E9110C" w:rsidRPr="00E9110C" w:rsidRDefault="00E9110C" w:rsidP="00E9110C">
      <w:pPr>
        <w:pStyle w:val="Bibliography"/>
        <w:rPr>
          <w:rFonts w:ascii="Calibri" w:hAnsi="Calibri" w:cs="Calibri"/>
        </w:rPr>
      </w:pPr>
      <w:r w:rsidRPr="00E9110C">
        <w:rPr>
          <w:rFonts w:ascii="Calibri" w:hAnsi="Calibri" w:cs="Calibri"/>
        </w:rPr>
        <w:t>Brodersen, K. H., F. Gallusser, J. Koehler, N. Remy, S. L. Scott, and others. 2015. Inferring causal impact using Bayesian structural time-series models. The Annals of Applied Statistics 9:247–274.</w:t>
      </w:r>
    </w:p>
    <w:p w14:paraId="6BDB608C"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Carpenter, S. R. 1998. The need for large-scale experiments to assess and predict the response of ecosystems to perturbation. Pages 287–312 Successes, limitations, and frontiers in ecosystem science. Springer.</w:t>
      </w:r>
    </w:p>
    <w:p w14:paraId="5A13DC42" w14:textId="77777777" w:rsidR="00E9110C" w:rsidRPr="00E9110C" w:rsidRDefault="00E9110C" w:rsidP="00E9110C">
      <w:pPr>
        <w:pStyle w:val="Bibliography"/>
        <w:rPr>
          <w:rFonts w:ascii="Calibri" w:hAnsi="Calibri" w:cs="Calibri"/>
        </w:rPr>
      </w:pPr>
      <w:r w:rsidRPr="00E9110C">
        <w:rPr>
          <w:rFonts w:ascii="Calibri" w:hAnsi="Calibri" w:cs="Calibri"/>
        </w:rPr>
        <w:t>Copeland, S. M., S. M. Munson, D. S. Pilliod, J. L. Welty, J. B. Bradford, and B. J. Butterfield. 2017. Long‐term trends in restoration and associated land treatments in the southwestern United States. Restoration Ecology 26:311–322.</w:t>
      </w:r>
    </w:p>
    <w:p w14:paraId="46F5C47D" w14:textId="77777777" w:rsidR="00E9110C" w:rsidRPr="00E9110C" w:rsidRDefault="00E9110C" w:rsidP="00E9110C">
      <w:pPr>
        <w:pStyle w:val="Bibliography"/>
        <w:rPr>
          <w:rFonts w:ascii="Calibri" w:hAnsi="Calibri" w:cs="Calibri"/>
        </w:rPr>
      </w:pPr>
      <w:r w:rsidRPr="00E9110C">
        <w:rPr>
          <w:rFonts w:ascii="Calibri" w:hAnsi="Calibri" w:cs="Calibri"/>
        </w:rPr>
        <w:t>Craig, P., S. V. Katikireddi, A. Leyland, and F. Popham. 2017. Natural experiments: an overview of methods, approaches, and contributions to public health intervention research. Annual review of public health 38:39–56.</w:t>
      </w:r>
    </w:p>
    <w:p w14:paraId="5D7FDA8E" w14:textId="77777777" w:rsidR="00E9110C" w:rsidRPr="00E9110C" w:rsidRDefault="00E9110C" w:rsidP="00E9110C">
      <w:pPr>
        <w:pStyle w:val="Bibliography"/>
        <w:rPr>
          <w:rFonts w:ascii="Calibri" w:hAnsi="Calibri" w:cs="Calibri"/>
        </w:rPr>
      </w:pPr>
      <w:r w:rsidRPr="00E9110C">
        <w:rPr>
          <w:rFonts w:ascii="Calibri" w:hAnsi="Calibri" w:cs="Calibri"/>
        </w:rPr>
        <w:t>Dehejia, R. H., and S. Wahba. 2002. Propensity score-matching methods for nonexperimental causal studies. Review of Economics and statistics 84:151–161.</w:t>
      </w:r>
    </w:p>
    <w:p w14:paraId="0CF0700D" w14:textId="77777777" w:rsidR="00E9110C" w:rsidRPr="00E9110C" w:rsidRDefault="00E9110C" w:rsidP="00E9110C">
      <w:pPr>
        <w:pStyle w:val="Bibliography"/>
        <w:rPr>
          <w:rFonts w:ascii="Calibri" w:hAnsi="Calibri" w:cs="Calibri"/>
        </w:rPr>
      </w:pPr>
      <w:r w:rsidRPr="00E9110C">
        <w:rPr>
          <w:rFonts w:ascii="Calibri" w:hAnsi="Calibri" w:cs="Calibri"/>
        </w:rPr>
        <w:t>Duniway, M. C., B. T. Bestelmeyer, and A. Tugel. 2010. Soil Processes and Properties That Distinguish Ecological Sites and States. Rangelands 32:9–15.</w:t>
      </w:r>
    </w:p>
    <w:p w14:paraId="7F075CDD" w14:textId="77777777" w:rsidR="00E9110C" w:rsidRPr="00E9110C" w:rsidRDefault="00E9110C" w:rsidP="00E9110C">
      <w:pPr>
        <w:pStyle w:val="Bibliography"/>
        <w:rPr>
          <w:rFonts w:ascii="Calibri" w:hAnsi="Calibri" w:cs="Calibri"/>
        </w:rPr>
      </w:pPr>
      <w:r w:rsidRPr="00E9110C">
        <w:rPr>
          <w:rFonts w:ascii="Calibri" w:hAnsi="Calibri" w:cs="Calibri"/>
        </w:rPr>
        <w:t>Ferman, B., C. Pinto, and V. Possebom. 2017. Cherry picking with synthetic controls. Munich Personal RePEc Archive 80970.</w:t>
      </w:r>
    </w:p>
    <w:p w14:paraId="588288B0" w14:textId="77777777" w:rsidR="00E9110C" w:rsidRPr="00E9110C" w:rsidRDefault="00E9110C" w:rsidP="00E9110C">
      <w:pPr>
        <w:pStyle w:val="Bibliography"/>
        <w:rPr>
          <w:rFonts w:ascii="Calibri" w:hAnsi="Calibri" w:cs="Calibri"/>
        </w:rPr>
      </w:pPr>
      <w:r w:rsidRPr="00E9110C">
        <w:rPr>
          <w:rFonts w:ascii="Calibri" w:hAnsi="Calibri" w:cs="Calibri"/>
        </w:rPr>
        <w:t>Gillan, J. K., J. W. Karl, N. N. Barger, A. Elaksher, and M. C. Duniway. 2016. Spatially explicit rangeland erosion monitoring using high-resolution digital aerial imagery. Rangeland Ecology &amp; Management 69:95–107.</w:t>
      </w:r>
    </w:p>
    <w:p w14:paraId="22C2B243" w14:textId="77777777" w:rsidR="00E9110C" w:rsidRPr="00E9110C" w:rsidRDefault="00E9110C" w:rsidP="00E9110C">
      <w:pPr>
        <w:pStyle w:val="Bibliography"/>
        <w:rPr>
          <w:rFonts w:ascii="Calibri" w:hAnsi="Calibri" w:cs="Calibri"/>
        </w:rPr>
      </w:pPr>
      <w:r w:rsidRPr="00E9110C">
        <w:rPr>
          <w:rFonts w:ascii="Calibri" w:hAnsi="Calibri" w:cs="Calibri"/>
        </w:rPr>
        <w:t>Gorelick, N., M. Hancher, M. Dixon, S. Ilyushchenko, D. Thau, and R. Moore. 2017. Google Earth Engine: Planetary-scale geospatial analysis for everyone. Remote Sensing of Environment 202:18–27.</w:t>
      </w:r>
    </w:p>
    <w:p w14:paraId="223D8484" w14:textId="77777777" w:rsidR="00E9110C" w:rsidRPr="00E9110C" w:rsidRDefault="00E9110C" w:rsidP="00E9110C">
      <w:pPr>
        <w:pStyle w:val="Bibliography"/>
        <w:rPr>
          <w:rFonts w:ascii="Calibri" w:hAnsi="Calibri" w:cs="Calibri"/>
        </w:rPr>
      </w:pPr>
      <w:r w:rsidRPr="00E9110C">
        <w:rPr>
          <w:rFonts w:ascii="Calibri" w:hAnsi="Calibri" w:cs="Calibri"/>
        </w:rPr>
        <w:t>Hurlbert, S. H. 1984. Pseudoreplication and the design of ecological field experiments. Ecological monographs 54:187–211.</w:t>
      </w:r>
    </w:p>
    <w:p w14:paraId="2D117D11" w14:textId="77777777" w:rsidR="00E9110C" w:rsidRPr="00E9110C" w:rsidRDefault="00E9110C" w:rsidP="00E9110C">
      <w:pPr>
        <w:pStyle w:val="Bibliography"/>
        <w:rPr>
          <w:rFonts w:ascii="Calibri" w:hAnsi="Calibri" w:cs="Calibri"/>
        </w:rPr>
      </w:pPr>
      <w:r w:rsidRPr="00E9110C">
        <w:rPr>
          <w:rFonts w:ascii="Calibri" w:hAnsi="Calibri" w:cs="Calibri"/>
        </w:rPr>
        <w:t>Hurlbert, S. H. 2004. On misinterpretations of pseudoreplication and related matters: a reply to Oksanen. Oikos 104:591–597.</w:t>
      </w:r>
    </w:p>
    <w:p w14:paraId="12F7C919"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Imbens, G. W., and T. Lemieux. 2008. Regression discontinuity designs: A guide to practice. Journal of econometrics 142:615–635.</w:t>
      </w:r>
    </w:p>
    <w:p w14:paraId="46EA8857" w14:textId="77777777" w:rsidR="00E9110C" w:rsidRPr="00E9110C" w:rsidRDefault="00E9110C" w:rsidP="00E9110C">
      <w:pPr>
        <w:pStyle w:val="Bibliography"/>
        <w:rPr>
          <w:rFonts w:ascii="Calibri" w:hAnsi="Calibri" w:cs="Calibri"/>
        </w:rPr>
      </w:pPr>
      <w:r w:rsidRPr="00E9110C">
        <w:rPr>
          <w:rFonts w:ascii="Calibri" w:hAnsi="Calibri" w:cs="Calibri"/>
        </w:rPr>
        <w:t>Jones, B. A. 2018. Forest-attacking Invasive Species and Infant Health: Evidence From the Invasive Emerald Ash Borer. Ecological economics 154:282–293.</w:t>
      </w:r>
    </w:p>
    <w:p w14:paraId="2E7D5DA7" w14:textId="77777777" w:rsidR="00E9110C" w:rsidRPr="00E9110C" w:rsidRDefault="00E9110C" w:rsidP="00E9110C">
      <w:pPr>
        <w:pStyle w:val="Bibliography"/>
        <w:rPr>
          <w:rFonts w:ascii="Calibri" w:hAnsi="Calibri" w:cs="Calibri"/>
        </w:rPr>
      </w:pPr>
      <w:r w:rsidRPr="00E9110C">
        <w:rPr>
          <w:rFonts w:ascii="Calibri" w:hAnsi="Calibri" w:cs="Calibri"/>
        </w:rPr>
        <w:t>Karl, J. W., J. K. Gillan, N. N. Barger, J. E. Herrick, and M. C. Duniway. 2014. Interpretation of high-resolution imagery for detecting vegetation cover composition change after fuels reduction treatments in woodlands. Ecological indicators 45:570–578.</w:t>
      </w:r>
    </w:p>
    <w:p w14:paraId="1A7EA6AA" w14:textId="77777777" w:rsidR="00E9110C" w:rsidRPr="00E9110C" w:rsidRDefault="00E9110C" w:rsidP="00E9110C">
      <w:pPr>
        <w:pStyle w:val="Bibliography"/>
        <w:rPr>
          <w:rFonts w:ascii="Calibri" w:hAnsi="Calibri" w:cs="Calibri"/>
        </w:rPr>
      </w:pPr>
      <w:r w:rsidRPr="00E9110C">
        <w:rPr>
          <w:rFonts w:ascii="Calibri" w:hAnsi="Calibri" w:cs="Calibri"/>
        </w:rPr>
        <w:t>Larsen, A. E., K. Meng, and B. E. Kendall. 2019. Causal Analysis in Control-Impact Ecological Studies with Observational Data. Methods in Ecology and Evolution.</w:t>
      </w:r>
    </w:p>
    <w:p w14:paraId="07CC76D1" w14:textId="77777777" w:rsidR="00E9110C" w:rsidRPr="00E9110C" w:rsidRDefault="00E9110C" w:rsidP="00E9110C">
      <w:pPr>
        <w:pStyle w:val="Bibliography"/>
        <w:rPr>
          <w:rFonts w:ascii="Calibri" w:hAnsi="Calibri" w:cs="Calibri"/>
        </w:rPr>
      </w:pPr>
      <w:r w:rsidRPr="00E9110C">
        <w:rPr>
          <w:rFonts w:ascii="Calibri" w:hAnsi="Calibri" w:cs="Calibri"/>
        </w:rPr>
        <w:t>van der Loo, M. 2019. gower: Gower’s Distance. R package version 0.2.1.</w:t>
      </w:r>
    </w:p>
    <w:p w14:paraId="49F6E619" w14:textId="77777777" w:rsidR="00E9110C" w:rsidRPr="00E9110C" w:rsidRDefault="00E9110C" w:rsidP="00E9110C">
      <w:pPr>
        <w:pStyle w:val="Bibliography"/>
        <w:rPr>
          <w:rFonts w:ascii="Calibri" w:hAnsi="Calibri" w:cs="Calibri"/>
        </w:rPr>
      </w:pPr>
      <w:r w:rsidRPr="00E9110C">
        <w:rPr>
          <w:rFonts w:ascii="Calibri" w:hAnsi="Calibri" w:cs="Calibri"/>
        </w:rPr>
        <w:t>Malmstrom, C. M., H. S. Butterfield, C. Barber, B. Dieter, R. Harrison, J. Qi, D. Riaño, A. Schrotenboer, S. Stone, C. J. Stoner, and others. 2009. Using remote sensing to evaluate the influence of grassland restoration activities on ecosystem forage provisioning services. Restoration Ecology 17:526–538.</w:t>
      </w:r>
    </w:p>
    <w:p w14:paraId="1FE63370" w14:textId="77777777" w:rsidR="00E9110C" w:rsidRPr="00E9110C" w:rsidRDefault="00E9110C" w:rsidP="00E9110C">
      <w:pPr>
        <w:pStyle w:val="Bibliography"/>
        <w:rPr>
          <w:rFonts w:ascii="Calibri" w:hAnsi="Calibri" w:cs="Calibri"/>
        </w:rPr>
      </w:pPr>
      <w:r w:rsidRPr="00E9110C">
        <w:rPr>
          <w:rFonts w:ascii="Calibri" w:hAnsi="Calibri" w:cs="Calibri"/>
        </w:rPr>
        <w:t>Marsett, R. C., J. Qi, P. Heilman, S. H. Biedenbender, M. C. Watson, S. Amer, M. Weltz, D. Goodrich, and R. Marsett. 2006. Remote sensing for grassland management in the arid southwest. Rangeland Ecology &amp; Management 59:530–540.</w:t>
      </w:r>
    </w:p>
    <w:p w14:paraId="5D5007CF" w14:textId="77777777" w:rsidR="00E9110C" w:rsidRPr="00E9110C" w:rsidRDefault="00E9110C" w:rsidP="00E9110C">
      <w:pPr>
        <w:pStyle w:val="Bibliography"/>
        <w:rPr>
          <w:rFonts w:ascii="Calibri" w:hAnsi="Calibri" w:cs="Calibri"/>
        </w:rPr>
      </w:pPr>
      <w:r w:rsidRPr="00E9110C">
        <w:rPr>
          <w:rFonts w:ascii="Calibri" w:hAnsi="Calibri" w:cs="Calibri"/>
        </w:rPr>
        <w:t>Monroe, A. P., C. L. Aldridge, M. S. O’Donnell, D. J. Manier, C. G. Homer, and P. J. Anderson. 2020. Using remote sensing products to predict recovery of vegetation across space and time following energy development. Ecological Indicators 110:105872.</w:t>
      </w:r>
    </w:p>
    <w:p w14:paraId="62486BE9" w14:textId="77777777" w:rsidR="00E9110C" w:rsidRPr="00E9110C" w:rsidRDefault="00E9110C" w:rsidP="00E9110C">
      <w:pPr>
        <w:pStyle w:val="Bibliography"/>
        <w:rPr>
          <w:rFonts w:ascii="Calibri" w:hAnsi="Calibri" w:cs="Calibri"/>
        </w:rPr>
      </w:pPr>
      <w:r w:rsidRPr="00E9110C">
        <w:rPr>
          <w:rFonts w:ascii="Calibri" w:hAnsi="Calibri" w:cs="Calibri"/>
        </w:rPr>
        <w:t>Nauman, T. W., and M. C. Duniway. 2016. The Automated Reference Toolset: A Soil-Geomorphic Ecological Potential Matching Algorithm. Soil Science Society of America Journal 80:1317–1328.</w:t>
      </w:r>
    </w:p>
    <w:p w14:paraId="0F60B013"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Nauman, T. W., C. P. Ely, M. P. Miller, and M. C. Duniway. 2019. Salinity yield modeling of the Upper Colorado River Basin using 30-meter resolution soil maps and random forests. Water Resources Research.</w:t>
      </w:r>
    </w:p>
    <w:p w14:paraId="0B4F87FF" w14:textId="77777777" w:rsidR="00E9110C" w:rsidRPr="00E9110C" w:rsidRDefault="00E9110C" w:rsidP="00E9110C">
      <w:pPr>
        <w:pStyle w:val="Bibliography"/>
        <w:rPr>
          <w:rFonts w:ascii="Calibri" w:hAnsi="Calibri" w:cs="Calibri"/>
        </w:rPr>
      </w:pPr>
      <w:r w:rsidRPr="00E9110C">
        <w:rPr>
          <w:rFonts w:ascii="Calibri" w:hAnsi="Calibri" w:cs="Calibri"/>
        </w:rPr>
        <w:t>Oksanen, L. 2001. Logic of experiments in ecology: is pseudoreplication a pseudoissue? Oikos 94:27–38.</w:t>
      </w:r>
    </w:p>
    <w:p w14:paraId="0520F2DE" w14:textId="77777777" w:rsidR="00E9110C" w:rsidRPr="00E9110C" w:rsidRDefault="00E9110C" w:rsidP="00E9110C">
      <w:pPr>
        <w:pStyle w:val="Bibliography"/>
        <w:rPr>
          <w:rFonts w:ascii="Calibri" w:hAnsi="Calibri" w:cs="Calibri"/>
        </w:rPr>
      </w:pPr>
      <w:r w:rsidRPr="00E9110C">
        <w:rPr>
          <w:rFonts w:ascii="Calibri" w:hAnsi="Calibri" w:cs="Calibri"/>
        </w:rPr>
        <w:t>Oksanen, L. 2004. The devil lies in details: reply to Stuart Hurlbert. Oikos 104:598–605.</w:t>
      </w:r>
    </w:p>
    <w:p w14:paraId="5C11EF16" w14:textId="77777777" w:rsidR="00E9110C" w:rsidRPr="00E9110C" w:rsidRDefault="00E9110C" w:rsidP="00E9110C">
      <w:pPr>
        <w:pStyle w:val="Bibliography"/>
        <w:rPr>
          <w:rFonts w:ascii="Calibri" w:hAnsi="Calibri" w:cs="Calibri"/>
        </w:rPr>
      </w:pPr>
      <w:r w:rsidRPr="00E9110C">
        <w:rPr>
          <w:rFonts w:ascii="Calibri" w:hAnsi="Calibri" w:cs="Calibri"/>
        </w:rPr>
        <w:t>Poitras, T. B., M. L. Villarreal, E. K. Waller, T. W. Nauman, M. E. Miller, and M. C. Duniway. 2018. Identifying optimal remotely-sensed variables for ecosystem monitoring in Colorado Plateau drylands. Journal of Arid Environments 153:76–87.</w:t>
      </w:r>
    </w:p>
    <w:p w14:paraId="370E00ED" w14:textId="77777777" w:rsidR="00E9110C" w:rsidRPr="00E9110C" w:rsidRDefault="00E9110C" w:rsidP="00E9110C">
      <w:pPr>
        <w:pStyle w:val="Bibliography"/>
        <w:rPr>
          <w:rFonts w:ascii="Calibri" w:hAnsi="Calibri" w:cs="Calibri"/>
        </w:rPr>
      </w:pPr>
      <w:r w:rsidRPr="00E9110C">
        <w:rPr>
          <w:rFonts w:ascii="Calibri" w:hAnsi="Calibri" w:cs="Calibri"/>
        </w:rPr>
        <w:t>R Development Core Team. 2015. R: a language and environment for statistical computing. R Foundation for Statistical Computing, Vienna, Austria.</w:t>
      </w:r>
    </w:p>
    <w:p w14:paraId="2F464716" w14:textId="77777777" w:rsidR="00E9110C" w:rsidRPr="00E9110C" w:rsidRDefault="00E9110C" w:rsidP="00E9110C">
      <w:pPr>
        <w:pStyle w:val="Bibliography"/>
        <w:rPr>
          <w:rFonts w:ascii="Calibri" w:hAnsi="Calibri" w:cs="Calibri"/>
        </w:rPr>
      </w:pPr>
      <w:r w:rsidRPr="00E9110C">
        <w:rPr>
          <w:rFonts w:ascii="Calibri" w:hAnsi="Calibri" w:cs="Calibri"/>
        </w:rPr>
        <w:t>Rana, P., and D. C. Miller. 2019. Explaining long-term outcome trajectories in social–ecological systems. PloS one 14:e0215230.</w:t>
      </w:r>
    </w:p>
    <w:p w14:paraId="3621D94E" w14:textId="77777777" w:rsidR="00E9110C" w:rsidRPr="00E9110C" w:rsidRDefault="00E9110C" w:rsidP="00E9110C">
      <w:pPr>
        <w:pStyle w:val="Bibliography"/>
        <w:rPr>
          <w:rFonts w:ascii="Calibri" w:hAnsi="Calibri" w:cs="Calibri"/>
        </w:rPr>
      </w:pPr>
      <w:r w:rsidRPr="00E9110C">
        <w:rPr>
          <w:rFonts w:ascii="Calibri" w:hAnsi="Calibri" w:cs="Calibri"/>
        </w:rPr>
        <w:t>Rana, P., and E. Sills. 2018. Does certification change the trajectory of tree cover in working forests in the tropics? An application of the synthetic control method of impact evaluation. Forests 9:98.</w:t>
      </w:r>
    </w:p>
    <w:p w14:paraId="4B9A55A9" w14:textId="77777777" w:rsidR="00E9110C" w:rsidRPr="00E9110C" w:rsidRDefault="00E9110C" w:rsidP="00E9110C">
      <w:pPr>
        <w:pStyle w:val="Bibliography"/>
        <w:rPr>
          <w:rFonts w:ascii="Calibri" w:hAnsi="Calibri" w:cs="Calibri"/>
        </w:rPr>
      </w:pPr>
      <w:r w:rsidRPr="00E9110C">
        <w:rPr>
          <w:rFonts w:ascii="Calibri" w:hAnsi="Calibri" w:cs="Calibri"/>
        </w:rPr>
        <w:t>Reed, B. C., J. F. Brown, D. VanderZee, T. R. Loveland, J. W. Merchant, and D. O. Ohlen. 1994. Measuring phenological variability from satellite imagery. Journal of vegetation science 5:703–714.</w:t>
      </w:r>
    </w:p>
    <w:p w14:paraId="7AD50371" w14:textId="77777777" w:rsidR="00E9110C" w:rsidRPr="00E9110C" w:rsidRDefault="00E9110C" w:rsidP="00E9110C">
      <w:pPr>
        <w:pStyle w:val="Bibliography"/>
        <w:rPr>
          <w:rFonts w:ascii="Calibri" w:hAnsi="Calibri" w:cs="Calibri"/>
        </w:rPr>
      </w:pPr>
      <w:r w:rsidRPr="00E9110C">
        <w:rPr>
          <w:rFonts w:ascii="Calibri" w:hAnsi="Calibri" w:cs="Calibri"/>
        </w:rPr>
        <w:t>Salley, S. W., C. J. Talbot, and J. R. Brown. 2016. The natural resources conservation service land resource hierarchy and ecological sites. Soil Science Society of America Journal 80:1–9.</w:t>
      </w:r>
    </w:p>
    <w:p w14:paraId="58F1F817" w14:textId="77777777" w:rsidR="00E9110C" w:rsidRPr="00E9110C" w:rsidRDefault="00E9110C" w:rsidP="00E9110C">
      <w:pPr>
        <w:pStyle w:val="Bibliography"/>
        <w:rPr>
          <w:rFonts w:ascii="Calibri" w:hAnsi="Calibri" w:cs="Calibri"/>
        </w:rPr>
      </w:pPr>
      <w:r w:rsidRPr="00E9110C">
        <w:rPr>
          <w:rFonts w:ascii="Calibri" w:hAnsi="Calibri" w:cs="Calibri"/>
        </w:rPr>
        <w:t>Sills, E. O., D. Herrera, A. J. Kirkpatrick, A. Brandão, R. Dickson, S. Hall, S. Pattanayak, D. Shoch, M. Vedoveto, L. Young, and A. Pfaff. 2015. Estimating the Impacts of Local Policy Innovation: The Synthetic Control Method Applied to Tropical Deforestation. PLoS ONE 10.</w:t>
      </w:r>
    </w:p>
    <w:p w14:paraId="55C775E0" w14:textId="77777777" w:rsidR="00E9110C" w:rsidRPr="00E9110C" w:rsidRDefault="00E9110C" w:rsidP="00E9110C">
      <w:pPr>
        <w:pStyle w:val="Bibliography"/>
        <w:rPr>
          <w:rFonts w:ascii="Calibri" w:hAnsi="Calibri" w:cs="Calibri"/>
        </w:rPr>
      </w:pPr>
      <w:r w:rsidRPr="00E9110C">
        <w:rPr>
          <w:rFonts w:ascii="Calibri" w:hAnsi="Calibri" w:cs="Calibri"/>
        </w:rPr>
        <w:t>Steinemann, A. 2001. Improving alternatives for environmental impact assessment. Environmental Impact Assessment Review 21:3–21.</w:t>
      </w:r>
    </w:p>
    <w:p w14:paraId="60020550"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Waller, E. K., M. L. Villarreal, T. B. Poitras, T. W. Nauman, and M. C. Duniway. 2018. Landsat time series analysis of fractional plant cover changes on abandoned energy development sites. International journal of applied earth observation and geoinformation 73:407–419.</w:t>
      </w:r>
    </w:p>
    <w:p w14:paraId="4892C054" w14:textId="77777777" w:rsidR="00E9110C" w:rsidRPr="00E9110C" w:rsidRDefault="00E9110C" w:rsidP="00E9110C">
      <w:pPr>
        <w:pStyle w:val="Bibliography"/>
        <w:rPr>
          <w:rFonts w:ascii="Calibri" w:hAnsi="Calibri" w:cs="Calibri"/>
        </w:rPr>
      </w:pPr>
      <w:r w:rsidRPr="00E9110C">
        <w:rPr>
          <w:rFonts w:ascii="Calibri" w:hAnsi="Calibri" w:cs="Calibri"/>
        </w:rPr>
        <w:t>Wernberg, T., D. A. Smale, and M. S. Thomsen. 2012. A decade of climate change experiments on marine organisms: procedures, patterns and problems. Global Change Biology 18:1491–1498.</w:t>
      </w:r>
    </w:p>
    <w:p w14:paraId="40E9306E" w14:textId="77777777" w:rsidR="00E9110C" w:rsidRPr="00E9110C" w:rsidRDefault="00E9110C" w:rsidP="00E9110C">
      <w:pPr>
        <w:pStyle w:val="Bibliography"/>
        <w:rPr>
          <w:rFonts w:ascii="Calibri" w:hAnsi="Calibri" w:cs="Calibri"/>
        </w:rPr>
      </w:pPr>
      <w:r w:rsidRPr="00E9110C">
        <w:rPr>
          <w:rFonts w:ascii="Calibri" w:hAnsi="Calibri" w:cs="Calibri"/>
        </w:rPr>
        <w:t>Williams, B. K. 2011. Adaptive management of natural resources—framework and issues. Journal of environmental management 92:1346–1353.</w:t>
      </w:r>
    </w:p>
    <w:p w14:paraId="4CF3C49A" w14:textId="77777777" w:rsidR="00E9110C" w:rsidRPr="00E9110C" w:rsidRDefault="00E9110C" w:rsidP="00E9110C">
      <w:pPr>
        <w:pStyle w:val="Bibliography"/>
        <w:rPr>
          <w:rFonts w:ascii="Calibri" w:hAnsi="Calibri" w:cs="Calibri"/>
        </w:rPr>
      </w:pPr>
      <w:r w:rsidRPr="00E9110C">
        <w:rPr>
          <w:rFonts w:ascii="Calibri" w:hAnsi="Calibri" w:cs="Calibri"/>
        </w:rPr>
        <w:t>Winkler, D. E., J. Belnap, D. Hoover, S. C. Reed, and M. C. Duniway. 2019. Shrub persistence and increased grass mortality in response to drought in dryland systems. Global change biology.</w:t>
      </w:r>
    </w:p>
    <w:p w14:paraId="3ECA1D37" w14:textId="77777777" w:rsidR="00E9110C" w:rsidRPr="00E9110C" w:rsidRDefault="00E9110C" w:rsidP="00E9110C">
      <w:pPr>
        <w:pStyle w:val="Bibliography"/>
        <w:rPr>
          <w:rFonts w:ascii="Calibri" w:hAnsi="Calibri" w:cs="Calibri"/>
        </w:rPr>
      </w:pPr>
      <w:r w:rsidRPr="00E9110C">
        <w:rPr>
          <w:rFonts w:ascii="Calibri" w:hAnsi="Calibri" w:cs="Calibri"/>
        </w:rPr>
        <w:t>Xu, Y. 2017. Generalized synthetic control method: Causal inference with interactive fixed effects models. Political Analysis 25:57–76.</w:t>
      </w:r>
    </w:p>
    <w:p w14:paraId="4A206932" w14:textId="38AA3D5C"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6B0AE0"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r w:rsidRPr="00BE2DB1">
              <w:rPr>
                <w:rFonts w:eastAsiaTheme="minorEastAsia"/>
                <w:i/>
                <w:sz w:val="18"/>
              </w:rPr>
              <w:t>i</w:t>
            </w:r>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6DA4055E" w:rsidR="0009252C" w:rsidRDefault="0009252C" w:rsidP="0009252C">
      <w:pPr>
        <w:pStyle w:val="Heading3"/>
      </w:pPr>
      <w:r>
        <w:t xml:space="preserve">Figure </w:t>
      </w:r>
      <w:r w:rsidR="00493C57">
        <w:t>1</w:t>
      </w:r>
    </w:p>
    <w:p w14:paraId="128AB852" w14:textId="12EBA047" w:rsidR="003715AA" w:rsidRDefault="0009252C" w:rsidP="005D675A">
      <w:pPr>
        <w:spacing w:line="480" w:lineRule="auto"/>
        <w:rPr>
          <w:rFonts w:cs="Times New Roman"/>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r w:rsidR="00E16B72">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3358" cy="4880634"/>
                    </a:xfrm>
                    <a:prstGeom prst="rect">
                      <a:avLst/>
                    </a:prstGeom>
                  </pic:spPr>
                </pic:pic>
              </a:graphicData>
            </a:graphic>
          </wp:inline>
        </w:drawing>
      </w:r>
      <w:r w:rsidR="00E16B72">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5F692C9C" w:rsidR="00986670" w:rsidRDefault="00986670" w:rsidP="0009252C">
      <w:pPr>
        <w:pStyle w:val="Heading3"/>
      </w:pPr>
      <w:r>
        <w:t xml:space="preserve">Figure </w:t>
      </w:r>
      <w:r w:rsidR="00493C57">
        <w:t>2</w:t>
      </w:r>
    </w:p>
    <w:p w14:paraId="1A3002CC" w14:textId="215AFF2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w:t>
      </w:r>
      <w:commentRangeStart w:id="47"/>
      <w:r w:rsidR="00DF3CAB">
        <w:rPr>
          <w:rFonts w:cs="Times New Roman"/>
        </w:rPr>
        <w:t>column</w:t>
      </w:r>
      <w:commentRangeEnd w:id="47"/>
      <w:r w:rsidR="008E0CDC">
        <w:rPr>
          <w:rStyle w:val="CommentReference"/>
          <w:rFonts w:ascii="Times New Roman" w:hAnsi="Times New Roman"/>
        </w:rPr>
        <w:commentReference w:id="47"/>
      </w:r>
      <w:r w:rsidR="0009252C">
        <w:rPr>
          <w:rFonts w:cs="Times New Roman"/>
        </w:rPr>
        <w:t>, mismatch = 0)</w:t>
      </w:r>
      <w:r w:rsidR="00DF3CAB">
        <w:rPr>
          <w:rFonts w:cs="Times New Roman"/>
        </w:rPr>
        <w:t>,</w:t>
      </w:r>
      <w:r w:rsidR="0009252C">
        <w:rPr>
          <w:rFonts w:cs="Times New Roman"/>
        </w:rPr>
        <w:t xml:space="preserve"> </w:t>
      </w:r>
      <w:r w:rsidR="00061741">
        <w:rPr>
          <w:rFonts w:cs="Times New Roman"/>
        </w:rPr>
        <w:t xml:space="preserve">equally </w:t>
      </w:r>
      <w:r w:rsidR="001822A2">
        <w:rPr>
          <w:rFonts w:cs="Times New Roman"/>
        </w:rPr>
        <w:t>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 xml:space="preserve">The same </w:t>
      </w:r>
      <w:bookmarkStart w:id="48" w:name="_GoBack"/>
      <w:bookmarkEnd w:id="48"/>
      <w:r w:rsidR="00834C8A">
        <w:rPr>
          <w:rFonts w:cs="Times New Roman"/>
        </w:rPr>
        <w:t>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43BFA9F4" w:rsidR="0009252C" w:rsidRDefault="0009252C" w:rsidP="0009252C">
      <w:pPr>
        <w:pStyle w:val="Heading3"/>
      </w:pPr>
      <w:r>
        <w:lastRenderedPageBreak/>
        <w:t xml:space="preserve">Figure </w:t>
      </w:r>
      <w:r w:rsidR="00493C57">
        <w:t>3</w:t>
      </w:r>
    </w:p>
    <w:p w14:paraId="24F56A70" w14:textId="5562B93C" w:rsidR="0009252C" w:rsidRDefault="00356490" w:rsidP="005D675A">
      <w:pPr>
        <w:spacing w:line="480" w:lineRule="auto"/>
      </w:pPr>
      <w:r>
        <w:t xml:space="preserve">Simulation results for </w:t>
      </w:r>
      <w:r w:rsidR="00224928">
        <w:t xml:space="preserve">average </w:t>
      </w:r>
      <w:r>
        <w:t>absolute in estimated treatment effect</w:t>
      </w:r>
      <w:r w:rsidR="00B512B9">
        <w:t xml:space="preserve"> (in NDVI)</w:t>
      </w:r>
      <w:r>
        <w:t xml:space="preserve"> as a function of signal-to-noise ratio. </w:t>
      </w:r>
      <w:r w:rsidR="00224928">
        <w:t xml:space="preserve">Signal-to-noise ratio (x axis of all panels) was calculated by dividing the magnitude of a simulated treatment effect at a given point </w:t>
      </w:r>
      <w:r w:rsidR="00B512B9">
        <w:t xml:space="preserve">in time </w:t>
      </w:r>
      <w:r w:rsidR="00224928">
        <w:t xml:space="preserve">by the </w:t>
      </w:r>
      <w:r w:rsidR="00B512B9">
        <w:t xml:space="preserve">prescribed </w:t>
      </w:r>
      <w:r w:rsidR="00224928">
        <w:t xml:space="preserve">standard deviation in random noise for that </w:t>
      </w:r>
      <w:r w:rsidR="00B512B9">
        <w:t>simulation</w:t>
      </w:r>
      <w:r w:rsidR="00224928">
        <w:t xml:space="preserve">. </w:t>
      </w:r>
      <w:r>
        <w:t>Results broken down by number of controls available (columns) and degree of mismatch between the control</w:t>
      </w:r>
      <w:r w:rsidR="00B512B9">
        <w:t xml:space="preserve"> population</w:t>
      </w:r>
      <w:r>
        <w:t xml:space="preserve"> and treated pixels (</w:t>
      </w:r>
      <w:r w:rsidR="00D16DF5">
        <w:t xml:space="preserve">rows; </w:t>
      </w:r>
      <w:r w:rsidR="00590FE4">
        <w:t>top</w:t>
      </w:r>
      <w:r>
        <w:t xml:space="preserve"> = no mismatch, </w:t>
      </w:r>
      <w:r w:rsidR="00590FE4">
        <w:t>middle = equally well and poorly matched, bottom</w:t>
      </w:r>
      <w:r>
        <w:t xml:space="preserve"> = total mismatch).</w:t>
      </w:r>
      <w:r w:rsidR="00224928">
        <w:t xml:space="preserve"> </w:t>
      </w:r>
    </w:p>
    <w:p w14:paraId="24B9D00A" w14:textId="38634463" w:rsidR="001419E1" w:rsidRDefault="00591E79" w:rsidP="00405EAC">
      <w:pPr>
        <w:spacing w:line="480" w:lineRule="auto"/>
      </w:pPr>
      <w:r>
        <w:rPr>
          <w:noProof/>
        </w:rPr>
        <w:lastRenderedPageBreak/>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10580"/>
                    </a:xfrm>
                    <a:prstGeom prst="rect">
                      <a:avLst/>
                    </a:prstGeom>
                  </pic:spPr>
                </pic:pic>
              </a:graphicData>
            </a:graphic>
          </wp:inline>
        </w:drawing>
      </w:r>
      <w:bookmarkStart w:id="49" w:name="_Hlk27234157"/>
    </w:p>
    <w:p w14:paraId="53434F59" w14:textId="5C1F9BEF" w:rsidR="00493C57" w:rsidRDefault="00493C57">
      <w:r>
        <w:br w:type="page"/>
      </w:r>
    </w:p>
    <w:p w14:paraId="43AE0401" w14:textId="77777777" w:rsidR="00405EAC" w:rsidRDefault="00405EAC" w:rsidP="00405EAC">
      <w:pPr>
        <w:spacing w:line="480" w:lineRule="auto"/>
        <w:rPr>
          <w:ins w:id="50" w:author="Brungard, Colby" w:date="2020-01-24T15:41:00Z"/>
        </w:rPr>
      </w:pPr>
    </w:p>
    <w:p w14:paraId="76E9D921" w14:textId="7621F3E3" w:rsidR="00A5406C" w:rsidRDefault="00A5406C" w:rsidP="004060BB">
      <w:pPr>
        <w:pStyle w:val="Heading3"/>
      </w:pPr>
      <w:r>
        <w:t xml:space="preserve">Figure </w:t>
      </w:r>
      <w:r w:rsidR="00493C57">
        <w:t>4</w:t>
      </w:r>
    </w:p>
    <w:p w14:paraId="53D0541A" w14:textId="699409A2" w:rsidR="00A5406C" w:rsidRDefault="00A5406C" w:rsidP="005D675A">
      <w:pPr>
        <w:spacing w:line="480" w:lineRule="auto"/>
      </w:pPr>
      <w:r>
        <w:t xml:space="preserve">Power curves showing </w:t>
      </w:r>
      <w:r w:rsidR="00405EAC">
        <w:t>the percentage of time each method</w:t>
      </w:r>
      <w:r>
        <w:t xml:space="preserve"> </w:t>
      </w:r>
      <w:r w:rsidR="00405EAC">
        <w:t>identified significant treatment effects (confidence interval excluding zero)</w:t>
      </w:r>
      <w:r w:rsidR="00C37ABB">
        <w:t xml:space="preserve">. Rows </w:t>
      </w:r>
      <w:r w:rsidR="00B512B9">
        <w:t xml:space="preserve">represent </w:t>
      </w:r>
      <w:r>
        <w:t>level of mismatch between treated and reference pixels</w:t>
      </w:r>
      <w:r w:rsidR="00C37ABB">
        <w:t xml:space="preserve">, columns </w:t>
      </w:r>
      <w:r w:rsidR="00B512B9">
        <w:t>represent</w:t>
      </w:r>
      <w:r>
        <w:t xml:space="preserve"> pointwise absolute magnitude of </w:t>
      </w:r>
      <w:r w:rsidR="00935995">
        <w:t xml:space="preserve">net </w:t>
      </w:r>
      <w:r>
        <w:t>confound</w:t>
      </w:r>
      <w:r w:rsidR="00D66198">
        <w:t>er</w:t>
      </w:r>
      <w:r w:rsidR="00B512B9">
        <w:t xml:space="preserve"> effect</w:t>
      </w:r>
      <w:r>
        <w:t xml:space="preserve"> </w:t>
      </w:r>
      <w:proofErr w:type="gramStart"/>
      <w:r>
        <w:t>(</w:t>
      </w:r>
      <w:r w:rsidR="00935995">
        <w:t xml:space="preserve"> season</w:t>
      </w:r>
      <w:proofErr w:type="gramEnd"/>
      <w:r w:rsidR="00935995">
        <w:t xml:space="preserve"> + climate + drift + satellite</w:t>
      </w:r>
      <w:r>
        <w:t xml:space="preserve">) and signal-to-noise ratio </w:t>
      </w:r>
      <w:r w:rsidR="00B512B9">
        <w:t xml:space="preserve">is represented on the </w:t>
      </w:r>
      <w:r>
        <w:t>x-axis</w:t>
      </w:r>
      <w:r w:rsidR="00B512B9">
        <w:t xml:space="preserve"> of each p</w:t>
      </w:r>
      <w:r w:rsidR="00405EAC">
        <w:t>anel</w:t>
      </w:r>
      <w:r>
        <w:t xml:space="preserve">. </w:t>
      </w:r>
      <w:r w:rsidR="00B512B9">
        <w:t>D</w:t>
      </w:r>
      <w:r>
        <w:t xml:space="preserve">ata </w:t>
      </w:r>
      <w:r w:rsidR="00B512B9">
        <w:t xml:space="preserve">shown are </w:t>
      </w:r>
      <w:r>
        <w:t xml:space="preserve">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lastRenderedPageBreak/>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24550"/>
                    </a:xfrm>
                    <a:prstGeom prst="rect">
                      <a:avLst/>
                    </a:prstGeom>
                  </pic:spPr>
                </pic:pic>
              </a:graphicData>
            </a:graphic>
          </wp:inline>
        </w:drawing>
      </w:r>
      <w:r>
        <w:br w:type="page"/>
      </w:r>
    </w:p>
    <w:p w14:paraId="352E13A9" w14:textId="5E96BE48" w:rsidR="00940A18" w:rsidRDefault="00940A18" w:rsidP="00940A18">
      <w:pPr>
        <w:pStyle w:val="Heading3"/>
      </w:pPr>
      <w:r>
        <w:lastRenderedPageBreak/>
        <w:t xml:space="preserve">Figure </w:t>
      </w:r>
      <w:r w:rsidR="00493C57">
        <w:t>5</w:t>
      </w:r>
    </w:p>
    <w:p w14:paraId="43B51668" w14:textId="3A16F944"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r w:rsidR="00DC1CC0">
        <w:t>modifying</w:t>
      </w:r>
      <w:r w:rsidR="00394669">
        <w:fldChar w:fldCharType="begin"/>
      </w:r>
      <w:r w:rsidR="00394669">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rsidR="00394669">
        <w:fldChar w:fldCharType="separate"/>
      </w:r>
      <w:r w:rsidR="00394669">
        <w:rPr>
          <w:rFonts w:ascii="Calibri" w:hAnsi="Calibri" w:cs="Calibri"/>
        </w:rPr>
        <w:t xml:space="preserve"> </w:t>
      </w:r>
      <w:r w:rsidR="00394669" w:rsidRPr="00394669">
        <w:rPr>
          <w:rFonts w:ascii="Calibri" w:hAnsi="Calibri" w:cs="Calibri"/>
        </w:rPr>
        <w:t xml:space="preserve">Nauman and Duniway </w:t>
      </w:r>
      <w:r w:rsidR="00394669">
        <w:rPr>
          <w:rFonts w:ascii="Calibri" w:hAnsi="Calibri" w:cs="Calibri"/>
        </w:rPr>
        <w:t>(</w:t>
      </w:r>
      <w:r w:rsidR="00394669" w:rsidRPr="00394669">
        <w:rPr>
          <w:rFonts w:ascii="Calibri" w:hAnsi="Calibri" w:cs="Calibri"/>
        </w:rPr>
        <w:t>2016)</w:t>
      </w:r>
      <w:r w:rsidR="00394669">
        <w:fldChar w:fldCharType="end"/>
      </w:r>
      <w:r w:rsidR="00394669">
        <w:t xml:space="preserve">. </w:t>
      </w:r>
      <w:r>
        <w:t xml:space="preserve">One hundred control pixels were selected for each treated pixel from a narrowed pool of candidates with similar topographic and </w:t>
      </w:r>
      <w:r w:rsidR="00357C29">
        <w:t>soil</w:t>
      </w:r>
      <w:r>
        <w:t xml:space="preserve"> properties. Panel D: estimated median per-pixel treatment effect</w:t>
      </w:r>
      <w:r w:rsidR="00D206BF">
        <w:t xml:space="preserve"> using the </w:t>
      </w:r>
      <w:proofErr w:type="spellStart"/>
      <w:r w:rsidR="00D206BF">
        <w:t>CausalImpact</w:t>
      </w:r>
      <w:proofErr w:type="spellEnd"/>
      <w:r w:rsidR="00D206BF">
        <w:t xml:space="preserve"> method</w:t>
      </w:r>
      <w:r>
        <w:t xml:space="preserve">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00B512B9" w:rsidRPr="00B512B9">
        <w:t xml:space="preserve"> </w:t>
      </w:r>
      <w:r w:rsidR="00B512B9">
        <w:t xml:space="preserve">using the Bayesian structural timeseries in </w:t>
      </w:r>
      <w:proofErr w:type="spellStart"/>
      <w:r w:rsidR="00B512B9">
        <w:t>CausalImpact</w:t>
      </w:r>
      <w:proofErr w:type="spellEnd"/>
      <w:r>
        <w:t xml:space="preserv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64C0A5DA" w:rsidR="004060BB" w:rsidRDefault="004060BB" w:rsidP="004060BB">
      <w:pPr>
        <w:pStyle w:val="Heading3"/>
      </w:pPr>
      <w:r>
        <w:lastRenderedPageBreak/>
        <w:t xml:space="preserve">Figure </w:t>
      </w:r>
      <w:r w:rsidR="00493C57">
        <w:t>6</w:t>
      </w:r>
    </w:p>
    <w:bookmarkEnd w:id="49"/>
    <w:p w14:paraId="17D31127" w14:textId="77777777" w:rsidR="000912B4"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w:t>
      </w:r>
      <w:r w:rsidR="00217235">
        <w:t xml:space="preserve">Treatments include control (C), mastication (M), pile-burn (P) and broadcast burn (B). Left Column: </w:t>
      </w:r>
      <w:r>
        <w:t xml:space="preserve">Distributions represent </w:t>
      </w:r>
      <w:r w:rsidR="00A81378">
        <w:t xml:space="preserve">all </w:t>
      </w:r>
      <w:r w:rsidR="003F0023">
        <w:t xml:space="preserve">estimated </w:t>
      </w:r>
      <w:r>
        <w:t xml:space="preserve">pixel-wise </w:t>
      </w:r>
      <w:r w:rsidR="00217235">
        <w:t xml:space="preserve">median </w:t>
      </w:r>
      <w:r w:rsidR="003F0023">
        <w:t xml:space="preserve">effects of treatments on SATVI (x axis = SATVI * 1000) between March and </w:t>
      </w:r>
      <w:r w:rsidR="00217235">
        <w:t>October</w:t>
      </w:r>
      <w:r w:rsidR="003F0023">
        <w:t xml:space="preserve"> 2010, one year after implementation</w:t>
      </w:r>
      <w:r w:rsidR="00B512B9">
        <w:t>. Colors indicate population quantiles</w:t>
      </w:r>
      <w:r w:rsidR="003F0023">
        <w:t xml:space="preserve">. </w:t>
      </w:r>
      <w:r w:rsidR="00217235">
        <w:t xml:space="preserve">Right Column: Percent change in repeated line-point intercept cover values before and after treatments at Shay Mesa, </w:t>
      </w:r>
      <w:r w:rsidR="000912B4">
        <w:t>f</w:t>
      </w:r>
      <w:r w:rsidR="00217235">
        <w:t>rom Karl et al. 2014.</w:t>
      </w:r>
    </w:p>
    <w:p w14:paraId="1E15A2D8" w14:textId="611A94F4" w:rsidR="000912B4" w:rsidRDefault="000912B4" w:rsidP="005D675A">
      <w:pPr>
        <w:spacing w:line="480" w:lineRule="auto"/>
        <w:rPr>
          <w:noProof/>
        </w:rPr>
      </w:pPr>
      <w:r>
        <w:rPr>
          <w:noProof/>
        </w:rPr>
        <w:lastRenderedPageBreak/>
        <w:drawing>
          <wp:inline distT="0" distB="0" distL="0" distR="0" wp14:anchorId="53D13A2B" wp14:editId="56B1FBAE">
            <wp:extent cx="5943600" cy="8104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8104505"/>
                    </a:xfrm>
                    <a:prstGeom prst="rect">
                      <a:avLst/>
                    </a:prstGeom>
                  </pic:spPr>
                </pic:pic>
              </a:graphicData>
            </a:graphic>
          </wp:inline>
        </w:drawing>
      </w:r>
    </w:p>
    <w:p w14:paraId="26CB0EC5" w14:textId="1EC8F2C1" w:rsidR="00B8603C" w:rsidRDefault="0078029E" w:rsidP="005D675A">
      <w:pPr>
        <w:spacing w:line="480" w:lineRule="auto"/>
      </w:pPr>
      <w:r>
        <w:lastRenderedPageBreak/>
        <w:t xml:space="preserve"> </w:t>
      </w:r>
      <w:r w:rsidR="00B8603C">
        <w:br w:type="page"/>
      </w:r>
    </w:p>
    <w:p w14:paraId="2C3D7483" w14:textId="2BF99C4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sidR="00493C57">
        <w:rPr>
          <w:rFonts w:asciiTheme="majorHAnsi" w:eastAsiaTheme="majorEastAsia" w:hAnsiTheme="majorHAnsi" w:cstheme="majorBidi"/>
          <w:color w:val="1F3763" w:themeColor="accent1" w:themeShade="7F"/>
          <w:sz w:val="24"/>
          <w:szCs w:val="24"/>
        </w:rPr>
        <w:t>7</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57A53EB7" w14:textId="339A88A6" w:rsidR="00E558BF" w:rsidRDefault="00E558BF" w:rsidP="005D675A">
      <w:pPr>
        <w:spacing w:line="480" w:lineRule="auto"/>
        <w:rPr>
          <w:noProof/>
        </w:rPr>
      </w:pPr>
      <w:r w:rsidRPr="00E558BF">
        <w:rPr>
          <w:noProof/>
        </w:rPr>
        <w:t xml:space="preserve"> </w:t>
      </w: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51"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51"/>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52" w:name="RANGE!C2"/>
            <w:r w:rsidRPr="00605ED2">
              <w:rPr>
                <w:rFonts w:ascii="Calibri" w:eastAsia="Times New Roman" w:hAnsi="Calibri" w:cs="Calibri"/>
                <w:color w:val="000000"/>
                <w:sz w:val="18"/>
                <w:szCs w:val="18"/>
              </w:rPr>
              <w:t xml:space="preserve">index from 1 to -1  of how northwest (1) or southeast (-1) a site faces </w:t>
            </w:r>
            <w:bookmarkEnd w:id="52"/>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53" w:name="RANGE!C3"/>
            <w:r w:rsidRPr="00605ED2">
              <w:rPr>
                <w:rFonts w:ascii="Calibri" w:eastAsia="Times New Roman" w:hAnsi="Calibri" w:cs="Calibri"/>
                <w:color w:val="000000"/>
                <w:sz w:val="18"/>
                <w:szCs w:val="18"/>
              </w:rPr>
              <w:t xml:space="preserve">index from 1 to -1  of how south (1) or north (-1) a site faces </w:t>
            </w:r>
            <w:bookmarkEnd w:id="53"/>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lastRenderedPageBreak/>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Brungard, Colby" w:date="2020-01-24T14:33:00Z" w:initials="BC">
    <w:p w14:paraId="23CA173B" w14:textId="1B24B8AC" w:rsidR="006B0AE0" w:rsidRDefault="006B0AE0">
      <w:pPr>
        <w:pStyle w:val="CommentText"/>
      </w:pPr>
      <w:r>
        <w:rPr>
          <w:rStyle w:val="CommentReference"/>
        </w:rPr>
        <w:annotationRef/>
      </w:r>
      <w:r>
        <w:t xml:space="preserve">I know that this is the simplest approach, but would modifying the default settings change the results? Maybe a few sentences indicating why it is okay to leave the defaults as they are.  </w:t>
      </w:r>
    </w:p>
  </w:comment>
  <w:comment w:id="30" w:author="Stephen Fick" w:date="2020-02-04T11:40:00Z" w:initials="SEF">
    <w:p w14:paraId="6B51FCEB" w14:textId="01769B8C" w:rsidR="006B0AE0" w:rsidRDefault="006B0AE0">
      <w:pPr>
        <w:pStyle w:val="CommentText"/>
      </w:pPr>
      <w:r>
        <w:rPr>
          <w:rStyle w:val="CommentReference"/>
        </w:rPr>
        <w:annotationRef/>
      </w:r>
      <w:r>
        <w:t>I think one defense is that spending a lot of time ‘tweaking’ a method is likely to introduce bias. I added a sentence in the discussion about this in the ‘specific methods’ section</w:t>
      </w:r>
    </w:p>
  </w:comment>
  <w:comment w:id="34" w:author="Brungard, Colby" w:date="2020-01-24T14:54:00Z" w:initials="BC">
    <w:p w14:paraId="253C4D89" w14:textId="3188B95F" w:rsidR="006B0AE0" w:rsidRDefault="006B0AE0">
      <w:pPr>
        <w:pStyle w:val="CommentText"/>
      </w:pPr>
      <w:r>
        <w:rPr>
          <w:rStyle w:val="CommentReference"/>
        </w:rPr>
        <w:annotationRef/>
      </w:r>
      <w:r>
        <w:t xml:space="preserve">Fine sand texture class? Didn’t Travis predict % fine sand? Was this a % fine sand or was this a fine sand texture class? Textural classes are things like: loamy sand, silt loam, fine sandy loam. </w:t>
      </w:r>
    </w:p>
    <w:p w14:paraId="653C4222" w14:textId="2070D408" w:rsidR="006B0AE0" w:rsidRDefault="006B0AE0">
      <w:pPr>
        <w:pStyle w:val="CommentText"/>
      </w:pPr>
    </w:p>
    <w:p w14:paraId="2382F0C1" w14:textId="2111386E" w:rsidR="006B0AE0" w:rsidRDefault="006B0AE0">
      <w:pPr>
        <w:pStyle w:val="CommentText"/>
      </w:pPr>
      <w:r>
        <w:t xml:space="preserve">Wait, do you mean particle size class? There is no ‘fine sandy’ particle size class. </w:t>
      </w:r>
    </w:p>
  </w:comment>
  <w:comment w:id="31" w:author="Stephen Fick" w:date="2020-02-05T11:30:00Z" w:initials="SEF">
    <w:p w14:paraId="0BB47914" w14:textId="77777777" w:rsidR="006B0AE0" w:rsidRDefault="006B0AE0">
      <w:pPr>
        <w:pStyle w:val="CommentText"/>
      </w:pPr>
      <w:r>
        <w:rPr>
          <w:rStyle w:val="CommentReference"/>
        </w:rPr>
        <w:annotationRef/>
      </w:r>
      <w:r>
        <w:t>Mike – what was this called again?</w:t>
      </w:r>
    </w:p>
    <w:p w14:paraId="4F983CA8" w14:textId="4EA113AC" w:rsidR="006B0AE0" w:rsidRDefault="006B0AE0">
      <w:pPr>
        <w:pStyle w:val="CommentText"/>
      </w:pPr>
      <w:r w:rsidRPr="00267375">
        <w:t>particle size in the control section</w:t>
      </w:r>
      <w:r>
        <w:t xml:space="preserve"> </w:t>
      </w:r>
    </w:p>
  </w:comment>
  <w:comment w:id="32" w:author="Duniway, Michael C." w:date="2020-02-05T14:41:00Z" w:initials="DMC">
    <w:p w14:paraId="7AF75A1A" w14:textId="77777777" w:rsidR="006B0AE0" w:rsidRDefault="006B0AE0" w:rsidP="008832FA">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Soil Survey Staff. 2010. Keys to Soil Taxonomy. 11th edition. USDA-Natural Resources Conservation Service, Washington, D.C.</w:t>
      </w:r>
    </w:p>
    <w:p w14:paraId="0AAC26D2" w14:textId="0959FEB7" w:rsidR="006B0AE0" w:rsidRDefault="006B0AE0">
      <w:pPr>
        <w:pStyle w:val="CommentText"/>
      </w:pPr>
    </w:p>
  </w:comment>
  <w:comment w:id="41" w:author="Brungard, Colby" w:date="2020-01-24T14:59:00Z" w:initials="BC">
    <w:p w14:paraId="2DB6F246" w14:textId="448F92FB" w:rsidR="006B0AE0" w:rsidRDefault="006B0AE0">
      <w:pPr>
        <w:pStyle w:val="CommentText"/>
      </w:pPr>
      <w:r>
        <w:rPr>
          <w:rStyle w:val="CommentReference"/>
        </w:rPr>
        <w:annotationRef/>
      </w:r>
      <w:r>
        <w:t>This is somewhat confusing. Why narrow candidate pixels by salinity and fine sand first? Why not just include these in the similarity index? Speed? Could you not also justify narrowing candidate pixels for each topo-edaphic variable first? ... Maybe you should provide some reasoning for this choice.</w:t>
      </w:r>
    </w:p>
  </w:comment>
  <w:comment w:id="42" w:author="Duniway, Michael C" w:date="2020-02-05T21:15:00Z" w:initials="DMC">
    <w:p w14:paraId="35FC000A" w14:textId="13AA2022" w:rsidR="006B0AE0" w:rsidRDefault="006B0AE0">
      <w:pPr>
        <w:pStyle w:val="CommentText"/>
      </w:pPr>
      <w:r>
        <w:rPr>
          <w:rStyle w:val="CommentReference"/>
        </w:rPr>
        <w:annotationRef/>
      </w:r>
      <w:r>
        <w:t>Very hard to understand this sentence.  Can you rephrase to make it clearer?</w:t>
      </w:r>
    </w:p>
  </w:comment>
  <w:comment w:id="43" w:author="Duniway, Michael C" w:date="2020-02-05T21:18:00Z" w:initials="DMC">
    <w:p w14:paraId="34FA78CF" w14:textId="41498EDC" w:rsidR="006B0AE0" w:rsidRDefault="006B0AE0">
      <w:pPr>
        <w:pStyle w:val="CommentText"/>
      </w:pPr>
      <w:r>
        <w:rPr>
          <w:rStyle w:val="CommentReference"/>
        </w:rPr>
        <w:annotationRef/>
      </w:r>
      <w:r>
        <w:t>Delete? Can we just say ‘controls’?</w:t>
      </w:r>
    </w:p>
  </w:comment>
  <w:comment w:id="47" w:author="Duniway, Michael C" w:date="2020-02-05T21:30:00Z" w:initials="DMC">
    <w:p w14:paraId="2A8AC2F0" w14:textId="20F61B4F" w:rsidR="008E0CDC" w:rsidRDefault="008E0CDC">
      <w:pPr>
        <w:pStyle w:val="CommentText"/>
      </w:pPr>
      <w:r>
        <w:rPr>
          <w:rStyle w:val="CommentReference"/>
        </w:rPr>
        <w:annotationRef/>
      </w:r>
      <w:r>
        <w:t>Maybe column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A173B" w15:done="0"/>
  <w15:commentEx w15:paraId="6B51FCEB" w15:paraIdParent="23CA173B" w15:done="0"/>
  <w15:commentEx w15:paraId="2382F0C1" w15:done="0"/>
  <w15:commentEx w15:paraId="4F983CA8" w15:done="0"/>
  <w15:commentEx w15:paraId="0AAC26D2" w15:paraIdParent="4F983CA8" w15:done="0"/>
  <w15:commentEx w15:paraId="2DB6F246" w15:done="0"/>
  <w15:commentEx w15:paraId="35FC000A" w15:done="0"/>
  <w15:commentEx w15:paraId="34FA78CF" w15:done="0"/>
  <w15:commentEx w15:paraId="2A8AC2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A173B" w16cid:durableId="21E26E8D"/>
  <w16cid:commentId w16cid:paraId="6B51FCEB" w16cid:durableId="21E3D6A6"/>
  <w16cid:commentId w16cid:paraId="2382F0C1" w16cid:durableId="21E26E93"/>
  <w16cid:commentId w16cid:paraId="4F983CA8" w16cid:durableId="21E525CC"/>
  <w16cid:commentId w16cid:paraId="0AAC26D2" w16cid:durableId="21E55299"/>
  <w16cid:commentId w16cid:paraId="2DB6F246" w16cid:durableId="21E26E94"/>
  <w16cid:commentId w16cid:paraId="35FC000A" w16cid:durableId="21E5AF02"/>
  <w16cid:commentId w16cid:paraId="34FA78CF" w16cid:durableId="21E5AF8D"/>
  <w16cid:commentId w16cid:paraId="2A8AC2F0" w16cid:durableId="21E5B2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niway, Michael C.">
    <w15:presenceInfo w15:providerId="AD" w15:userId="S::mduniway@usgs.gov::ef6b15f5-1c86-4b34-a1fe-6227235b84dd"/>
  </w15:person>
  <w15:person w15:author="Brungard, Colby">
    <w15:presenceInfo w15:providerId="AD" w15:userId="S-1-5-21-1220945662-1614895754-1801674531-20120"/>
  </w15:person>
  <w15:person w15:author="Stephen Fick">
    <w15:presenceInfo w15:providerId="None" w15:userId="Stephen Fick"/>
  </w15:person>
  <w15:person w15:author="Duniway, Michael C">
    <w15:presenceInfo w15:providerId="AD" w15:userId="S::mduniway@usgs.gov::ef6b15f5-1c86-4b34-a1fe-6227235b84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406F5"/>
    <w:rsid w:val="000509A2"/>
    <w:rsid w:val="00053523"/>
    <w:rsid w:val="00053C02"/>
    <w:rsid w:val="0005777D"/>
    <w:rsid w:val="00061741"/>
    <w:rsid w:val="00064A5C"/>
    <w:rsid w:val="00067CB1"/>
    <w:rsid w:val="00072C4F"/>
    <w:rsid w:val="00082195"/>
    <w:rsid w:val="00084DB2"/>
    <w:rsid w:val="00085989"/>
    <w:rsid w:val="00087C36"/>
    <w:rsid w:val="000912B4"/>
    <w:rsid w:val="00091C91"/>
    <w:rsid w:val="0009252C"/>
    <w:rsid w:val="00092DCE"/>
    <w:rsid w:val="000B3784"/>
    <w:rsid w:val="000B4EAB"/>
    <w:rsid w:val="000C1EBD"/>
    <w:rsid w:val="00104E3A"/>
    <w:rsid w:val="0011332C"/>
    <w:rsid w:val="001135AA"/>
    <w:rsid w:val="001178CC"/>
    <w:rsid w:val="001212B3"/>
    <w:rsid w:val="00136466"/>
    <w:rsid w:val="00140D89"/>
    <w:rsid w:val="001419E1"/>
    <w:rsid w:val="00141BD6"/>
    <w:rsid w:val="00155C32"/>
    <w:rsid w:val="00161368"/>
    <w:rsid w:val="00163F64"/>
    <w:rsid w:val="00172F31"/>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4928"/>
    <w:rsid w:val="00231DCB"/>
    <w:rsid w:val="00234E0D"/>
    <w:rsid w:val="00234EEF"/>
    <w:rsid w:val="0023563C"/>
    <w:rsid w:val="002431F9"/>
    <w:rsid w:val="00250B41"/>
    <w:rsid w:val="00253343"/>
    <w:rsid w:val="00267375"/>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22474"/>
    <w:rsid w:val="0033463C"/>
    <w:rsid w:val="00347240"/>
    <w:rsid w:val="00356490"/>
    <w:rsid w:val="00357C29"/>
    <w:rsid w:val="003612D9"/>
    <w:rsid w:val="00363523"/>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5EAC"/>
    <w:rsid w:val="004060BB"/>
    <w:rsid w:val="00421BB4"/>
    <w:rsid w:val="00432771"/>
    <w:rsid w:val="00432EB2"/>
    <w:rsid w:val="00437E1E"/>
    <w:rsid w:val="0044790A"/>
    <w:rsid w:val="00451A3D"/>
    <w:rsid w:val="00461E2A"/>
    <w:rsid w:val="004620C9"/>
    <w:rsid w:val="0047156F"/>
    <w:rsid w:val="0047725F"/>
    <w:rsid w:val="00493C57"/>
    <w:rsid w:val="00494412"/>
    <w:rsid w:val="004A2ABA"/>
    <w:rsid w:val="004A36EA"/>
    <w:rsid w:val="004B1000"/>
    <w:rsid w:val="004B2BE3"/>
    <w:rsid w:val="004B30C8"/>
    <w:rsid w:val="004C2333"/>
    <w:rsid w:val="004D26CB"/>
    <w:rsid w:val="004D301E"/>
    <w:rsid w:val="004D3F31"/>
    <w:rsid w:val="004D5D8C"/>
    <w:rsid w:val="004F065E"/>
    <w:rsid w:val="004F0E58"/>
    <w:rsid w:val="004F1B86"/>
    <w:rsid w:val="00503B2F"/>
    <w:rsid w:val="005075EF"/>
    <w:rsid w:val="00513418"/>
    <w:rsid w:val="00523B89"/>
    <w:rsid w:val="00527F12"/>
    <w:rsid w:val="00540680"/>
    <w:rsid w:val="005623D3"/>
    <w:rsid w:val="0056301B"/>
    <w:rsid w:val="00571550"/>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5A98"/>
    <w:rsid w:val="006266FA"/>
    <w:rsid w:val="00640075"/>
    <w:rsid w:val="0064122A"/>
    <w:rsid w:val="00644D3E"/>
    <w:rsid w:val="00645225"/>
    <w:rsid w:val="00660359"/>
    <w:rsid w:val="00663AE4"/>
    <w:rsid w:val="00666AEC"/>
    <w:rsid w:val="00671F1E"/>
    <w:rsid w:val="0067288B"/>
    <w:rsid w:val="006746AA"/>
    <w:rsid w:val="00674C63"/>
    <w:rsid w:val="006863C0"/>
    <w:rsid w:val="00691AAF"/>
    <w:rsid w:val="006A2BA9"/>
    <w:rsid w:val="006A6523"/>
    <w:rsid w:val="006A7551"/>
    <w:rsid w:val="006B0AE0"/>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7848"/>
    <w:rsid w:val="007D15F4"/>
    <w:rsid w:val="007F2550"/>
    <w:rsid w:val="007F29C8"/>
    <w:rsid w:val="007F56AF"/>
    <w:rsid w:val="007F70E9"/>
    <w:rsid w:val="00804D70"/>
    <w:rsid w:val="00813312"/>
    <w:rsid w:val="008172D6"/>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832FA"/>
    <w:rsid w:val="0089200E"/>
    <w:rsid w:val="00893238"/>
    <w:rsid w:val="00895EF0"/>
    <w:rsid w:val="008A5156"/>
    <w:rsid w:val="008A794C"/>
    <w:rsid w:val="008B4C98"/>
    <w:rsid w:val="008B7228"/>
    <w:rsid w:val="008B7BF0"/>
    <w:rsid w:val="008C2394"/>
    <w:rsid w:val="008C49F6"/>
    <w:rsid w:val="008C4C93"/>
    <w:rsid w:val="008C6C67"/>
    <w:rsid w:val="008D71CB"/>
    <w:rsid w:val="008E0CDC"/>
    <w:rsid w:val="008E13B8"/>
    <w:rsid w:val="00900EAB"/>
    <w:rsid w:val="00902A6E"/>
    <w:rsid w:val="00905BB6"/>
    <w:rsid w:val="00906593"/>
    <w:rsid w:val="00911BE2"/>
    <w:rsid w:val="00912C0C"/>
    <w:rsid w:val="0091635F"/>
    <w:rsid w:val="00916884"/>
    <w:rsid w:val="00917463"/>
    <w:rsid w:val="009176A2"/>
    <w:rsid w:val="00930648"/>
    <w:rsid w:val="00931DED"/>
    <w:rsid w:val="00935995"/>
    <w:rsid w:val="00940A18"/>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B4798"/>
    <w:rsid w:val="00AB6578"/>
    <w:rsid w:val="00AC07A3"/>
    <w:rsid w:val="00AC0EC9"/>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5831"/>
    <w:rsid w:val="00C1546F"/>
    <w:rsid w:val="00C168B7"/>
    <w:rsid w:val="00C21D0C"/>
    <w:rsid w:val="00C21FD1"/>
    <w:rsid w:val="00C238BB"/>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C1CC0"/>
    <w:rsid w:val="00DC3AB2"/>
    <w:rsid w:val="00DD3A46"/>
    <w:rsid w:val="00DE035D"/>
    <w:rsid w:val="00DE6DC4"/>
    <w:rsid w:val="00DF3CAB"/>
    <w:rsid w:val="00DF401D"/>
    <w:rsid w:val="00DF6E65"/>
    <w:rsid w:val="00E004AE"/>
    <w:rsid w:val="00E05E1C"/>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5A09"/>
    <w:rsid w:val="00F023CC"/>
    <w:rsid w:val="00F07393"/>
    <w:rsid w:val="00F12B7A"/>
    <w:rsid w:val="00F21A1F"/>
    <w:rsid w:val="00F22925"/>
    <w:rsid w:val="00F22CB5"/>
    <w:rsid w:val="00F25A53"/>
    <w:rsid w:val="00F3006E"/>
    <w:rsid w:val="00F4672C"/>
    <w:rsid w:val="00F504D2"/>
    <w:rsid w:val="00F52D6F"/>
    <w:rsid w:val="00F53C80"/>
    <w:rsid w:val="00F54B79"/>
    <w:rsid w:val="00F550B0"/>
    <w:rsid w:val="00F557D4"/>
    <w:rsid w:val="00F6355D"/>
    <w:rsid w:val="00F71A8B"/>
    <w:rsid w:val="00F83090"/>
    <w:rsid w:val="00F86A43"/>
    <w:rsid w:val="00F90BC3"/>
    <w:rsid w:val="00F92952"/>
    <w:rsid w:val="00F92D4C"/>
    <w:rsid w:val="00F95BE5"/>
    <w:rsid w:val="00FA1A1B"/>
    <w:rsid w:val="00FA47E2"/>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fickse/ssi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A2A1A-AB79-40F0-850C-D29857DC3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8</Pages>
  <Words>14547</Words>
  <Characters>8291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Duniway, Michael C</cp:lastModifiedBy>
  <cp:revision>5</cp:revision>
  <cp:lastPrinted>2020-02-03T17:08:00Z</cp:lastPrinted>
  <dcterms:created xsi:type="dcterms:W3CDTF">2020-02-05T20:21:00Z</dcterms:created>
  <dcterms:modified xsi:type="dcterms:W3CDTF">2020-02-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